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E8A92" w14:textId="77777777" w:rsidR="00C669C2" w:rsidRDefault="00C669C2" w:rsidP="00C669C2">
      <w:pPr>
        <w:tabs>
          <w:tab w:val="left" w:pos="1134"/>
        </w:tabs>
        <w:ind w:left="1134" w:hanging="1134"/>
        <w:jc w:val="center"/>
        <w:rPr>
          <w:rFonts w:cs="Times New Roman"/>
          <w:b/>
          <w:sz w:val="40"/>
          <w:lang w:eastAsia="es-ES"/>
        </w:rPr>
      </w:pPr>
    </w:p>
    <w:p w14:paraId="1F56F814" w14:textId="77777777" w:rsidR="00C669C2" w:rsidRDefault="00C669C2" w:rsidP="00C669C2">
      <w:pPr>
        <w:tabs>
          <w:tab w:val="left" w:pos="1134"/>
        </w:tabs>
        <w:ind w:left="1134" w:hanging="1134"/>
        <w:jc w:val="center"/>
        <w:rPr>
          <w:rFonts w:cs="Times New Roman"/>
          <w:b/>
          <w:sz w:val="40"/>
          <w:lang w:eastAsia="es-ES"/>
        </w:rPr>
      </w:pPr>
    </w:p>
    <w:p w14:paraId="6677E676"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eastAsia="es-ES_tradnl"/>
        </w:rPr>
        <w:drawing>
          <wp:inline distT="0" distB="0" distL="0" distR="0" wp14:anchorId="1F9CB149" wp14:editId="594A0FA4">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20D13CD9" w14:textId="77777777" w:rsidR="00C669C2" w:rsidRPr="0039004D" w:rsidRDefault="00C669C2" w:rsidP="00C669C2">
      <w:pPr>
        <w:tabs>
          <w:tab w:val="left" w:pos="1134"/>
        </w:tabs>
        <w:ind w:left="1134" w:hanging="1134"/>
        <w:jc w:val="both"/>
        <w:rPr>
          <w:rFonts w:cs="Times New Roman"/>
          <w:b/>
          <w:lang w:eastAsia="es-ES"/>
        </w:rPr>
      </w:pPr>
    </w:p>
    <w:p w14:paraId="16180D9A" w14:textId="77777777" w:rsidR="00C669C2" w:rsidRPr="0039004D" w:rsidRDefault="00C669C2" w:rsidP="00C669C2">
      <w:pPr>
        <w:tabs>
          <w:tab w:val="left" w:pos="1134"/>
        </w:tabs>
        <w:ind w:left="1134" w:hanging="1134"/>
        <w:jc w:val="both"/>
        <w:rPr>
          <w:rFonts w:cs="Times New Roman"/>
          <w:b/>
          <w:lang w:eastAsia="es-ES"/>
        </w:rPr>
      </w:pPr>
    </w:p>
    <w:p w14:paraId="33CE8C56"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15EA8C59" w14:textId="77777777" w:rsidR="00C669C2" w:rsidRPr="0039004D" w:rsidRDefault="00C669C2" w:rsidP="00C669C2">
      <w:pPr>
        <w:tabs>
          <w:tab w:val="left" w:pos="1134"/>
        </w:tabs>
        <w:ind w:left="1134" w:hanging="1134"/>
        <w:jc w:val="both"/>
        <w:rPr>
          <w:rFonts w:cs="Times New Roman"/>
          <w:b/>
          <w:lang w:eastAsia="es-ES"/>
        </w:rPr>
      </w:pPr>
    </w:p>
    <w:p w14:paraId="6216E249" w14:textId="77777777" w:rsidR="00C669C2" w:rsidRPr="0039004D" w:rsidRDefault="00C669C2" w:rsidP="00C669C2">
      <w:pPr>
        <w:tabs>
          <w:tab w:val="left" w:pos="1134"/>
        </w:tabs>
        <w:ind w:left="1134" w:hanging="1134"/>
        <w:jc w:val="both"/>
        <w:rPr>
          <w:rFonts w:cs="Times New Roman"/>
          <w:b/>
          <w:lang w:eastAsia="es-ES"/>
        </w:rPr>
      </w:pPr>
    </w:p>
    <w:p w14:paraId="22F3EDF4"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02FC5E8B"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26C3B71D" w14:textId="77777777" w:rsidR="00C669C2" w:rsidRPr="0039004D" w:rsidRDefault="00C669C2" w:rsidP="00C669C2">
      <w:pPr>
        <w:tabs>
          <w:tab w:val="left" w:pos="1134"/>
        </w:tabs>
        <w:ind w:left="1134" w:hanging="1134"/>
        <w:jc w:val="center"/>
        <w:rPr>
          <w:rFonts w:cs="Times New Roman"/>
          <w:sz w:val="40"/>
          <w:szCs w:val="40"/>
          <w:lang w:eastAsia="es-ES"/>
        </w:rPr>
      </w:pPr>
    </w:p>
    <w:p w14:paraId="3D54AB5B" w14:textId="77777777" w:rsidR="00C669C2" w:rsidRPr="0039004D" w:rsidRDefault="00C669C2" w:rsidP="00C669C2">
      <w:pPr>
        <w:tabs>
          <w:tab w:val="left" w:pos="1134"/>
        </w:tabs>
        <w:ind w:left="1134" w:hanging="1134"/>
        <w:jc w:val="center"/>
        <w:rPr>
          <w:rFonts w:cs="Times New Roman"/>
          <w:sz w:val="40"/>
          <w:szCs w:val="40"/>
          <w:lang w:eastAsia="es-ES"/>
        </w:rPr>
      </w:pPr>
    </w:p>
    <w:p w14:paraId="743E880A"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1DF5DA80" w14:textId="77777777" w:rsidR="00C669C2" w:rsidRPr="0039004D" w:rsidRDefault="00C669C2" w:rsidP="00C669C2">
      <w:pPr>
        <w:tabs>
          <w:tab w:val="left" w:pos="1134"/>
        </w:tabs>
        <w:ind w:left="1134" w:hanging="1134"/>
        <w:jc w:val="center"/>
        <w:rPr>
          <w:rFonts w:cs="Times New Roman"/>
          <w:sz w:val="40"/>
          <w:szCs w:val="40"/>
          <w:lang w:eastAsia="es-ES"/>
        </w:rPr>
      </w:pPr>
    </w:p>
    <w:p w14:paraId="7BCC2581" w14:textId="77777777" w:rsidR="00C669C2" w:rsidRPr="0039004D" w:rsidRDefault="00C669C2" w:rsidP="00C669C2">
      <w:pPr>
        <w:tabs>
          <w:tab w:val="left" w:pos="1134"/>
        </w:tabs>
        <w:ind w:left="1134" w:hanging="1134"/>
        <w:jc w:val="center"/>
        <w:rPr>
          <w:rFonts w:cs="Times New Roman"/>
          <w:sz w:val="40"/>
          <w:szCs w:val="40"/>
          <w:lang w:eastAsia="es-ES"/>
        </w:rPr>
      </w:pPr>
    </w:p>
    <w:p w14:paraId="61C7D13A"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49B29894" w14:textId="77777777" w:rsidR="00C669C2" w:rsidRPr="0039004D" w:rsidRDefault="00C669C2" w:rsidP="00C669C2">
      <w:pPr>
        <w:tabs>
          <w:tab w:val="left" w:pos="1134"/>
        </w:tabs>
        <w:ind w:left="1134" w:hanging="1134"/>
        <w:jc w:val="center"/>
        <w:rPr>
          <w:rFonts w:cs="Times New Roman"/>
          <w:sz w:val="40"/>
          <w:szCs w:val="40"/>
          <w:lang w:eastAsia="es-ES"/>
        </w:rPr>
      </w:pPr>
    </w:p>
    <w:p w14:paraId="63943EEE" w14:textId="77777777" w:rsidR="00C669C2" w:rsidRPr="0039004D" w:rsidRDefault="00C669C2" w:rsidP="00C669C2">
      <w:pPr>
        <w:tabs>
          <w:tab w:val="left" w:pos="1134"/>
        </w:tabs>
        <w:ind w:left="1134" w:hanging="1134"/>
        <w:jc w:val="center"/>
        <w:rPr>
          <w:rFonts w:cs="Times New Roman"/>
          <w:sz w:val="40"/>
          <w:szCs w:val="40"/>
          <w:lang w:eastAsia="es-ES"/>
        </w:rPr>
      </w:pPr>
    </w:p>
    <w:p w14:paraId="493F1025"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135B338F"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2CD5BFCE"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1F2C06EC"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77125157" w14:textId="77777777" w:rsidR="007E51F7" w:rsidRPr="0039004D" w:rsidRDefault="007E51F7">
          <w:pPr>
            <w:pStyle w:val="TtuloTDC"/>
          </w:pPr>
          <w:r w:rsidRPr="0039004D">
            <w:t>Contenido</w:t>
          </w:r>
        </w:p>
        <w:p w14:paraId="14C76CFF" w14:textId="4FFA73FC" w:rsidR="00D22DEE" w:rsidRPr="0039004D" w:rsidRDefault="00D95FB0">
          <w:pPr>
            <w:pStyle w:val="TDC1"/>
            <w:tabs>
              <w:tab w:val="right" w:leader="dot" w:pos="8488"/>
            </w:tabs>
            <w:rPr>
              <w:rFonts w:eastAsiaTheme="minorEastAsia"/>
              <w:noProof/>
              <w:lang w:eastAsia="es-ES_tradnl"/>
            </w:rPr>
          </w:pPr>
          <w:r w:rsidRPr="0039004D">
            <w:rPr>
              <w:lang w:val="es-ES"/>
            </w:rPr>
            <w:fldChar w:fldCharType="begin"/>
          </w:r>
          <w:r w:rsidR="007E51F7" w:rsidRPr="0039004D">
            <w:rPr>
              <w:lang w:val="es-ES"/>
            </w:rPr>
            <w:instrText xml:space="preserve"> TOC \o "1-3" \h \z \u </w:instrText>
          </w:r>
          <w:r w:rsidRPr="0039004D">
            <w:rPr>
              <w:lang w:val="es-ES"/>
            </w:rPr>
            <w:fldChar w:fldCharType="separate"/>
          </w:r>
          <w:hyperlink w:anchor="_Toc508100407" w:history="1">
            <w:r w:rsidR="00D22DEE" w:rsidRPr="0039004D">
              <w:rPr>
                <w:rStyle w:val="Hipervnculo"/>
                <w:noProof/>
              </w:rPr>
              <w:t>Resume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07 \h </w:instrText>
            </w:r>
            <w:r w:rsidR="00D22DEE" w:rsidRPr="0039004D">
              <w:rPr>
                <w:noProof/>
                <w:webHidden/>
              </w:rPr>
            </w:r>
            <w:r w:rsidR="00D22DEE" w:rsidRPr="0039004D">
              <w:rPr>
                <w:noProof/>
                <w:webHidden/>
              </w:rPr>
              <w:fldChar w:fldCharType="separate"/>
            </w:r>
            <w:r w:rsidR="0039004D">
              <w:rPr>
                <w:noProof/>
                <w:webHidden/>
              </w:rPr>
              <w:t>4</w:t>
            </w:r>
            <w:r w:rsidR="00D22DEE" w:rsidRPr="0039004D">
              <w:rPr>
                <w:noProof/>
                <w:webHidden/>
              </w:rPr>
              <w:fldChar w:fldCharType="end"/>
            </w:r>
          </w:hyperlink>
        </w:p>
        <w:p w14:paraId="41AD25D0" w14:textId="7F8039D3" w:rsidR="00D22DEE" w:rsidRPr="0039004D" w:rsidRDefault="00537F40">
          <w:pPr>
            <w:pStyle w:val="TDC1"/>
            <w:tabs>
              <w:tab w:val="right" w:leader="dot" w:pos="8488"/>
            </w:tabs>
            <w:rPr>
              <w:rFonts w:eastAsiaTheme="minorEastAsia"/>
              <w:noProof/>
              <w:lang w:eastAsia="es-ES_tradnl"/>
            </w:rPr>
          </w:pPr>
          <w:hyperlink w:anchor="_Toc508100408" w:history="1">
            <w:r w:rsidR="00D22DEE" w:rsidRPr="0039004D">
              <w:rPr>
                <w:rStyle w:val="Hipervnculo"/>
                <w:rFonts w:cs="Times New Roman"/>
                <w:noProof/>
              </w:rPr>
              <w:t>Palabras Clave</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08 \h </w:instrText>
            </w:r>
            <w:r w:rsidR="00D22DEE" w:rsidRPr="0039004D">
              <w:rPr>
                <w:noProof/>
                <w:webHidden/>
              </w:rPr>
            </w:r>
            <w:r w:rsidR="00D22DEE" w:rsidRPr="0039004D">
              <w:rPr>
                <w:noProof/>
                <w:webHidden/>
              </w:rPr>
              <w:fldChar w:fldCharType="separate"/>
            </w:r>
            <w:r w:rsidR="0039004D">
              <w:rPr>
                <w:noProof/>
                <w:webHidden/>
              </w:rPr>
              <w:t>5</w:t>
            </w:r>
            <w:r w:rsidR="00D22DEE" w:rsidRPr="0039004D">
              <w:rPr>
                <w:noProof/>
                <w:webHidden/>
              </w:rPr>
              <w:fldChar w:fldCharType="end"/>
            </w:r>
          </w:hyperlink>
        </w:p>
        <w:p w14:paraId="2A9078BA" w14:textId="63A1EC72" w:rsidR="00D22DEE" w:rsidRPr="0039004D" w:rsidRDefault="00537F40">
          <w:pPr>
            <w:pStyle w:val="TDC1"/>
            <w:tabs>
              <w:tab w:val="right" w:leader="dot" w:pos="8488"/>
            </w:tabs>
            <w:rPr>
              <w:rFonts w:eastAsiaTheme="minorEastAsia"/>
              <w:noProof/>
              <w:lang w:eastAsia="es-ES_tradnl"/>
            </w:rPr>
          </w:pPr>
          <w:hyperlink w:anchor="_Toc508100409" w:history="1">
            <w:r w:rsidR="00D22DEE" w:rsidRPr="0039004D">
              <w:rPr>
                <w:rStyle w:val="Hipervnculo"/>
                <w:rFonts w:cs="Times New Roman"/>
                <w:noProof/>
              </w:rPr>
              <w:t>Introducció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09 \h </w:instrText>
            </w:r>
            <w:r w:rsidR="00D22DEE" w:rsidRPr="0039004D">
              <w:rPr>
                <w:noProof/>
                <w:webHidden/>
              </w:rPr>
            </w:r>
            <w:r w:rsidR="00D22DEE" w:rsidRPr="0039004D">
              <w:rPr>
                <w:noProof/>
                <w:webHidden/>
              </w:rPr>
              <w:fldChar w:fldCharType="separate"/>
            </w:r>
            <w:r w:rsidR="0039004D">
              <w:rPr>
                <w:noProof/>
                <w:webHidden/>
              </w:rPr>
              <w:t>6</w:t>
            </w:r>
            <w:r w:rsidR="00D22DEE" w:rsidRPr="0039004D">
              <w:rPr>
                <w:noProof/>
                <w:webHidden/>
              </w:rPr>
              <w:fldChar w:fldCharType="end"/>
            </w:r>
          </w:hyperlink>
        </w:p>
        <w:p w14:paraId="03743B16" w14:textId="42DC8B1C" w:rsidR="00D22DEE" w:rsidRPr="0039004D" w:rsidRDefault="00537F40">
          <w:pPr>
            <w:pStyle w:val="TDC1"/>
            <w:tabs>
              <w:tab w:val="right" w:leader="dot" w:pos="8488"/>
            </w:tabs>
            <w:rPr>
              <w:rFonts w:eastAsiaTheme="minorEastAsia"/>
              <w:noProof/>
              <w:lang w:eastAsia="es-ES_tradnl"/>
            </w:rPr>
          </w:pPr>
          <w:hyperlink w:anchor="_Toc508100410" w:history="1">
            <w:r w:rsidR="00D22DEE" w:rsidRPr="0039004D">
              <w:rPr>
                <w:rStyle w:val="Hipervnculo"/>
                <w:rFonts w:cs="Times New Roman"/>
                <w:noProof/>
              </w:rPr>
              <w:t>Planteamiento del Problem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0 \h </w:instrText>
            </w:r>
            <w:r w:rsidR="00D22DEE" w:rsidRPr="0039004D">
              <w:rPr>
                <w:noProof/>
                <w:webHidden/>
              </w:rPr>
            </w:r>
            <w:r w:rsidR="00D22DEE" w:rsidRPr="0039004D">
              <w:rPr>
                <w:noProof/>
                <w:webHidden/>
              </w:rPr>
              <w:fldChar w:fldCharType="separate"/>
            </w:r>
            <w:r w:rsidR="0039004D">
              <w:rPr>
                <w:noProof/>
                <w:webHidden/>
              </w:rPr>
              <w:t>8</w:t>
            </w:r>
            <w:r w:rsidR="00D22DEE" w:rsidRPr="0039004D">
              <w:rPr>
                <w:noProof/>
                <w:webHidden/>
              </w:rPr>
              <w:fldChar w:fldCharType="end"/>
            </w:r>
          </w:hyperlink>
        </w:p>
        <w:p w14:paraId="1D0B615C" w14:textId="7D7B9305" w:rsidR="00D22DEE" w:rsidRPr="0039004D" w:rsidRDefault="00537F40">
          <w:pPr>
            <w:pStyle w:val="TDC1"/>
            <w:tabs>
              <w:tab w:val="right" w:leader="dot" w:pos="8488"/>
            </w:tabs>
            <w:rPr>
              <w:rFonts w:eastAsiaTheme="minorEastAsia"/>
              <w:noProof/>
              <w:lang w:eastAsia="es-ES_tradnl"/>
            </w:rPr>
          </w:pPr>
          <w:hyperlink w:anchor="_Toc508100411" w:history="1">
            <w:r w:rsidR="00D22DEE" w:rsidRPr="0039004D">
              <w:rPr>
                <w:rStyle w:val="Hipervnculo"/>
                <w:rFonts w:cs="Times New Roman"/>
                <w:noProof/>
              </w:rPr>
              <w:t>Marco Teóric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1 \h </w:instrText>
            </w:r>
            <w:r w:rsidR="00D22DEE" w:rsidRPr="0039004D">
              <w:rPr>
                <w:noProof/>
                <w:webHidden/>
              </w:rPr>
            </w:r>
            <w:r w:rsidR="00D22DEE" w:rsidRPr="0039004D">
              <w:rPr>
                <w:noProof/>
                <w:webHidden/>
              </w:rPr>
              <w:fldChar w:fldCharType="separate"/>
            </w:r>
            <w:r w:rsidR="0039004D">
              <w:rPr>
                <w:noProof/>
                <w:webHidden/>
              </w:rPr>
              <w:t>10</w:t>
            </w:r>
            <w:r w:rsidR="00D22DEE" w:rsidRPr="0039004D">
              <w:rPr>
                <w:noProof/>
                <w:webHidden/>
              </w:rPr>
              <w:fldChar w:fldCharType="end"/>
            </w:r>
          </w:hyperlink>
        </w:p>
        <w:p w14:paraId="58A2B9E5" w14:textId="662B52CE" w:rsidR="00D22DEE" w:rsidRPr="0039004D" w:rsidRDefault="00537F40">
          <w:pPr>
            <w:pStyle w:val="TDC2"/>
            <w:tabs>
              <w:tab w:val="left" w:pos="720"/>
              <w:tab w:val="right" w:leader="dot" w:pos="8488"/>
            </w:tabs>
            <w:rPr>
              <w:rFonts w:eastAsiaTheme="minorEastAsia"/>
              <w:noProof/>
              <w:lang w:eastAsia="es-ES_tradnl"/>
            </w:rPr>
          </w:pPr>
          <w:hyperlink w:anchor="_Toc508100412"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Calidad de Atención al usuario y sistemas de gestión para reclamos en el sector salud</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2 \h </w:instrText>
            </w:r>
            <w:r w:rsidR="00D22DEE" w:rsidRPr="0039004D">
              <w:rPr>
                <w:noProof/>
                <w:webHidden/>
              </w:rPr>
            </w:r>
            <w:r w:rsidR="00D22DEE" w:rsidRPr="0039004D">
              <w:rPr>
                <w:noProof/>
                <w:webHidden/>
              </w:rPr>
              <w:fldChar w:fldCharType="separate"/>
            </w:r>
            <w:r w:rsidR="0039004D">
              <w:rPr>
                <w:noProof/>
                <w:webHidden/>
              </w:rPr>
              <w:t>10</w:t>
            </w:r>
            <w:r w:rsidR="00D22DEE" w:rsidRPr="0039004D">
              <w:rPr>
                <w:noProof/>
                <w:webHidden/>
              </w:rPr>
              <w:fldChar w:fldCharType="end"/>
            </w:r>
          </w:hyperlink>
        </w:p>
        <w:p w14:paraId="75C27E39" w14:textId="5C9D6DB6" w:rsidR="00D22DEE" w:rsidRPr="0039004D" w:rsidRDefault="00537F40">
          <w:pPr>
            <w:pStyle w:val="TDC3"/>
            <w:rPr>
              <w:rFonts w:eastAsiaTheme="minorEastAsia"/>
              <w:noProof/>
              <w:lang w:eastAsia="es-ES_tradnl"/>
            </w:rPr>
          </w:pPr>
          <w:hyperlink w:anchor="_Toc508100413"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Calidad de Atención en Salud al Usuar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3 \h </w:instrText>
            </w:r>
            <w:r w:rsidR="00D22DEE" w:rsidRPr="0039004D">
              <w:rPr>
                <w:noProof/>
                <w:webHidden/>
              </w:rPr>
            </w:r>
            <w:r w:rsidR="00D22DEE" w:rsidRPr="0039004D">
              <w:rPr>
                <w:noProof/>
                <w:webHidden/>
              </w:rPr>
              <w:fldChar w:fldCharType="separate"/>
            </w:r>
            <w:r w:rsidR="0039004D">
              <w:rPr>
                <w:noProof/>
                <w:webHidden/>
              </w:rPr>
              <w:t>10</w:t>
            </w:r>
            <w:r w:rsidR="00D22DEE" w:rsidRPr="0039004D">
              <w:rPr>
                <w:noProof/>
                <w:webHidden/>
              </w:rPr>
              <w:fldChar w:fldCharType="end"/>
            </w:r>
          </w:hyperlink>
        </w:p>
        <w:p w14:paraId="41715076" w14:textId="33EDA419" w:rsidR="00D22DEE" w:rsidRPr="0039004D" w:rsidRDefault="00537F40">
          <w:pPr>
            <w:pStyle w:val="TDC3"/>
            <w:rPr>
              <w:rFonts w:eastAsiaTheme="minorEastAsia"/>
              <w:noProof/>
              <w:lang w:eastAsia="es-ES_tradnl"/>
            </w:rPr>
          </w:pPr>
          <w:hyperlink w:anchor="_Toc508100414"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Importancia del Monitore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4 \h </w:instrText>
            </w:r>
            <w:r w:rsidR="00D22DEE" w:rsidRPr="0039004D">
              <w:rPr>
                <w:noProof/>
                <w:webHidden/>
              </w:rPr>
            </w:r>
            <w:r w:rsidR="00D22DEE" w:rsidRPr="0039004D">
              <w:rPr>
                <w:noProof/>
                <w:webHidden/>
              </w:rPr>
              <w:fldChar w:fldCharType="separate"/>
            </w:r>
            <w:r w:rsidR="0039004D">
              <w:rPr>
                <w:noProof/>
                <w:webHidden/>
              </w:rPr>
              <w:t>11</w:t>
            </w:r>
            <w:r w:rsidR="00D22DEE" w:rsidRPr="0039004D">
              <w:rPr>
                <w:noProof/>
                <w:webHidden/>
              </w:rPr>
              <w:fldChar w:fldCharType="end"/>
            </w:r>
          </w:hyperlink>
        </w:p>
        <w:p w14:paraId="33288D2B" w14:textId="761E7D32" w:rsidR="00D22DEE" w:rsidRPr="0039004D" w:rsidRDefault="00537F40">
          <w:pPr>
            <w:pStyle w:val="TDC3"/>
            <w:rPr>
              <w:rFonts w:eastAsiaTheme="minorEastAsia"/>
              <w:noProof/>
              <w:lang w:eastAsia="es-ES_tradnl"/>
            </w:rPr>
          </w:pPr>
          <w:hyperlink w:anchor="_Toc508100415"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Formas de monitoreo en Perú y el Mund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5 \h </w:instrText>
            </w:r>
            <w:r w:rsidR="00D22DEE" w:rsidRPr="0039004D">
              <w:rPr>
                <w:noProof/>
                <w:webHidden/>
              </w:rPr>
            </w:r>
            <w:r w:rsidR="00D22DEE" w:rsidRPr="0039004D">
              <w:rPr>
                <w:noProof/>
                <w:webHidden/>
              </w:rPr>
              <w:fldChar w:fldCharType="separate"/>
            </w:r>
            <w:r w:rsidR="0039004D">
              <w:rPr>
                <w:noProof/>
                <w:webHidden/>
              </w:rPr>
              <w:t>11</w:t>
            </w:r>
            <w:r w:rsidR="00D22DEE" w:rsidRPr="0039004D">
              <w:rPr>
                <w:noProof/>
                <w:webHidden/>
              </w:rPr>
              <w:fldChar w:fldCharType="end"/>
            </w:r>
          </w:hyperlink>
        </w:p>
        <w:p w14:paraId="35BC7D58" w14:textId="7BB6DE24" w:rsidR="00D22DEE" w:rsidRPr="0039004D" w:rsidRDefault="00537F40">
          <w:pPr>
            <w:pStyle w:val="TDC3"/>
            <w:rPr>
              <w:rFonts w:eastAsiaTheme="minorEastAsia"/>
              <w:noProof/>
              <w:lang w:eastAsia="es-ES_tradnl"/>
            </w:rPr>
          </w:pPr>
          <w:hyperlink w:anchor="_Toc508100416"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Sistema de gestión de reclamos en el sector salud</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6 \h </w:instrText>
            </w:r>
            <w:r w:rsidR="00D22DEE" w:rsidRPr="0039004D">
              <w:rPr>
                <w:noProof/>
                <w:webHidden/>
              </w:rPr>
            </w:r>
            <w:r w:rsidR="00D22DEE" w:rsidRPr="0039004D">
              <w:rPr>
                <w:noProof/>
                <w:webHidden/>
              </w:rPr>
              <w:fldChar w:fldCharType="separate"/>
            </w:r>
            <w:r w:rsidR="0039004D">
              <w:rPr>
                <w:noProof/>
                <w:webHidden/>
              </w:rPr>
              <w:t>13</w:t>
            </w:r>
            <w:r w:rsidR="00D22DEE" w:rsidRPr="0039004D">
              <w:rPr>
                <w:noProof/>
                <w:webHidden/>
              </w:rPr>
              <w:fldChar w:fldCharType="end"/>
            </w:r>
          </w:hyperlink>
        </w:p>
        <w:p w14:paraId="1B2160D4" w14:textId="72193CA8" w:rsidR="00D22DEE" w:rsidRPr="0039004D" w:rsidRDefault="00537F40">
          <w:pPr>
            <w:pStyle w:val="TDC3"/>
            <w:rPr>
              <w:rFonts w:eastAsiaTheme="minorEastAsia"/>
              <w:noProof/>
              <w:lang w:eastAsia="es-ES_tradnl"/>
            </w:rPr>
          </w:pPr>
          <w:hyperlink w:anchor="_Toc508100417"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Ejemplos de SGRS utilizadas en el mund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7 \h </w:instrText>
            </w:r>
            <w:r w:rsidR="00D22DEE" w:rsidRPr="0039004D">
              <w:rPr>
                <w:noProof/>
                <w:webHidden/>
              </w:rPr>
            </w:r>
            <w:r w:rsidR="00D22DEE" w:rsidRPr="0039004D">
              <w:rPr>
                <w:noProof/>
                <w:webHidden/>
              </w:rPr>
              <w:fldChar w:fldCharType="separate"/>
            </w:r>
            <w:r w:rsidR="0039004D">
              <w:rPr>
                <w:noProof/>
                <w:webHidden/>
              </w:rPr>
              <w:t>15</w:t>
            </w:r>
            <w:r w:rsidR="00D22DEE" w:rsidRPr="0039004D">
              <w:rPr>
                <w:noProof/>
                <w:webHidden/>
              </w:rPr>
              <w:fldChar w:fldCharType="end"/>
            </w:r>
          </w:hyperlink>
        </w:p>
        <w:p w14:paraId="6A8C5FE8" w14:textId="1C4B754E" w:rsidR="00D22DEE" w:rsidRPr="0039004D" w:rsidRDefault="00537F40">
          <w:pPr>
            <w:pStyle w:val="TDC2"/>
            <w:tabs>
              <w:tab w:val="left" w:pos="720"/>
              <w:tab w:val="right" w:leader="dot" w:pos="8488"/>
            </w:tabs>
            <w:rPr>
              <w:rFonts w:eastAsiaTheme="minorEastAsia"/>
              <w:noProof/>
              <w:lang w:eastAsia="es-ES_tradnl"/>
            </w:rPr>
          </w:pPr>
          <w:hyperlink w:anchor="_Toc508100418"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Diseño Centrado en el Usuario (UCD) y su importancia en el sector salud</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8 \h </w:instrText>
            </w:r>
            <w:r w:rsidR="00D22DEE" w:rsidRPr="0039004D">
              <w:rPr>
                <w:noProof/>
                <w:webHidden/>
              </w:rPr>
            </w:r>
            <w:r w:rsidR="00D22DEE" w:rsidRPr="0039004D">
              <w:rPr>
                <w:noProof/>
                <w:webHidden/>
              </w:rPr>
              <w:fldChar w:fldCharType="separate"/>
            </w:r>
            <w:r w:rsidR="0039004D">
              <w:rPr>
                <w:noProof/>
                <w:webHidden/>
              </w:rPr>
              <w:t>16</w:t>
            </w:r>
            <w:r w:rsidR="00D22DEE" w:rsidRPr="0039004D">
              <w:rPr>
                <w:noProof/>
                <w:webHidden/>
              </w:rPr>
              <w:fldChar w:fldCharType="end"/>
            </w:r>
          </w:hyperlink>
        </w:p>
        <w:p w14:paraId="26483EA5" w14:textId="4A8D6365" w:rsidR="00D22DEE" w:rsidRPr="0039004D" w:rsidRDefault="00537F40">
          <w:pPr>
            <w:pStyle w:val="TDC3"/>
            <w:rPr>
              <w:rFonts w:eastAsiaTheme="minorEastAsia"/>
              <w:noProof/>
              <w:lang w:eastAsia="es-ES_tradnl"/>
            </w:rPr>
          </w:pPr>
          <w:hyperlink w:anchor="_Toc508100419"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 e Importanci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9 \h </w:instrText>
            </w:r>
            <w:r w:rsidR="00D22DEE" w:rsidRPr="0039004D">
              <w:rPr>
                <w:noProof/>
                <w:webHidden/>
              </w:rPr>
            </w:r>
            <w:r w:rsidR="00D22DEE" w:rsidRPr="0039004D">
              <w:rPr>
                <w:noProof/>
                <w:webHidden/>
              </w:rPr>
              <w:fldChar w:fldCharType="separate"/>
            </w:r>
            <w:r w:rsidR="0039004D">
              <w:rPr>
                <w:noProof/>
                <w:webHidden/>
              </w:rPr>
              <w:t>16</w:t>
            </w:r>
            <w:r w:rsidR="00D22DEE" w:rsidRPr="0039004D">
              <w:rPr>
                <w:noProof/>
                <w:webHidden/>
              </w:rPr>
              <w:fldChar w:fldCharType="end"/>
            </w:r>
          </w:hyperlink>
        </w:p>
        <w:p w14:paraId="3C9800FB" w14:textId="66A4B95B" w:rsidR="00D22DEE" w:rsidRPr="0039004D" w:rsidRDefault="00537F40">
          <w:pPr>
            <w:pStyle w:val="TDC3"/>
            <w:rPr>
              <w:rFonts w:eastAsiaTheme="minorEastAsia"/>
              <w:noProof/>
              <w:lang w:eastAsia="es-ES_tradnl"/>
            </w:rPr>
          </w:pPr>
          <w:hyperlink w:anchor="_Toc508100420"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Metodología del diseño centrado en el usuar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0 \h </w:instrText>
            </w:r>
            <w:r w:rsidR="00D22DEE" w:rsidRPr="0039004D">
              <w:rPr>
                <w:noProof/>
                <w:webHidden/>
              </w:rPr>
            </w:r>
            <w:r w:rsidR="00D22DEE" w:rsidRPr="0039004D">
              <w:rPr>
                <w:noProof/>
                <w:webHidden/>
              </w:rPr>
              <w:fldChar w:fldCharType="separate"/>
            </w:r>
            <w:r w:rsidR="0039004D">
              <w:rPr>
                <w:noProof/>
                <w:webHidden/>
              </w:rPr>
              <w:t>17</w:t>
            </w:r>
            <w:r w:rsidR="00D22DEE" w:rsidRPr="0039004D">
              <w:rPr>
                <w:noProof/>
                <w:webHidden/>
              </w:rPr>
              <w:fldChar w:fldCharType="end"/>
            </w:r>
          </w:hyperlink>
        </w:p>
        <w:p w14:paraId="2E6A6A23" w14:textId="21C9808F" w:rsidR="00D22DEE" w:rsidRPr="0039004D" w:rsidRDefault="00537F40">
          <w:pPr>
            <w:pStyle w:val="TDC3"/>
            <w:rPr>
              <w:rFonts w:eastAsiaTheme="minorEastAsia"/>
              <w:noProof/>
              <w:lang w:eastAsia="es-ES_tradnl"/>
            </w:rPr>
          </w:pPr>
          <w:hyperlink w:anchor="_Toc508100421"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Casos de uso: Diseño Centrado en el Usuario en el mund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1 \h </w:instrText>
            </w:r>
            <w:r w:rsidR="00D22DEE" w:rsidRPr="0039004D">
              <w:rPr>
                <w:noProof/>
                <w:webHidden/>
              </w:rPr>
            </w:r>
            <w:r w:rsidR="00D22DEE" w:rsidRPr="0039004D">
              <w:rPr>
                <w:noProof/>
                <w:webHidden/>
              </w:rPr>
              <w:fldChar w:fldCharType="separate"/>
            </w:r>
            <w:r w:rsidR="0039004D">
              <w:rPr>
                <w:noProof/>
                <w:webHidden/>
              </w:rPr>
              <w:t>20</w:t>
            </w:r>
            <w:r w:rsidR="00D22DEE" w:rsidRPr="0039004D">
              <w:rPr>
                <w:noProof/>
                <w:webHidden/>
              </w:rPr>
              <w:fldChar w:fldCharType="end"/>
            </w:r>
          </w:hyperlink>
        </w:p>
        <w:p w14:paraId="43768918" w14:textId="5477693D" w:rsidR="00D22DEE" w:rsidRPr="0039004D" w:rsidRDefault="00537F40">
          <w:pPr>
            <w:pStyle w:val="TDC3"/>
            <w:rPr>
              <w:rFonts w:eastAsiaTheme="minorEastAsia"/>
              <w:noProof/>
              <w:lang w:eastAsia="es-ES_tradnl"/>
            </w:rPr>
          </w:pPr>
          <w:hyperlink w:anchor="_Toc508100422"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Casos de Uso: Diseño Centrado en el Usuario en Perú</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2 \h </w:instrText>
            </w:r>
            <w:r w:rsidR="00D22DEE" w:rsidRPr="0039004D">
              <w:rPr>
                <w:noProof/>
                <w:webHidden/>
              </w:rPr>
            </w:r>
            <w:r w:rsidR="00D22DEE" w:rsidRPr="0039004D">
              <w:rPr>
                <w:noProof/>
                <w:webHidden/>
              </w:rPr>
              <w:fldChar w:fldCharType="separate"/>
            </w:r>
            <w:r w:rsidR="0039004D">
              <w:rPr>
                <w:noProof/>
                <w:webHidden/>
              </w:rPr>
              <w:t>20</w:t>
            </w:r>
            <w:r w:rsidR="00D22DEE" w:rsidRPr="0039004D">
              <w:rPr>
                <w:noProof/>
                <w:webHidden/>
              </w:rPr>
              <w:fldChar w:fldCharType="end"/>
            </w:r>
          </w:hyperlink>
        </w:p>
        <w:p w14:paraId="35764964" w14:textId="0A1B051C" w:rsidR="00D22DEE" w:rsidRPr="0039004D" w:rsidRDefault="00537F40">
          <w:pPr>
            <w:pStyle w:val="TDC3"/>
            <w:rPr>
              <w:rFonts w:eastAsiaTheme="minorEastAsia"/>
              <w:noProof/>
              <w:lang w:eastAsia="es-ES_tradnl"/>
            </w:rPr>
          </w:pPr>
          <w:hyperlink w:anchor="_Toc508100423"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Diseño centrado en el usuario en el sector salud: Importanci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3 \h </w:instrText>
            </w:r>
            <w:r w:rsidR="00D22DEE" w:rsidRPr="0039004D">
              <w:rPr>
                <w:noProof/>
                <w:webHidden/>
              </w:rPr>
            </w:r>
            <w:r w:rsidR="00D22DEE" w:rsidRPr="0039004D">
              <w:rPr>
                <w:noProof/>
                <w:webHidden/>
              </w:rPr>
              <w:fldChar w:fldCharType="separate"/>
            </w:r>
            <w:r w:rsidR="0039004D">
              <w:rPr>
                <w:noProof/>
                <w:webHidden/>
              </w:rPr>
              <w:t>21</w:t>
            </w:r>
            <w:r w:rsidR="00D22DEE" w:rsidRPr="0039004D">
              <w:rPr>
                <w:noProof/>
                <w:webHidden/>
              </w:rPr>
              <w:fldChar w:fldCharType="end"/>
            </w:r>
          </w:hyperlink>
        </w:p>
        <w:p w14:paraId="15EA5BD8" w14:textId="11C1125D" w:rsidR="00D22DEE" w:rsidRPr="0039004D" w:rsidRDefault="00537F40">
          <w:pPr>
            <w:pStyle w:val="TDC2"/>
            <w:tabs>
              <w:tab w:val="left" w:pos="960"/>
              <w:tab w:val="right" w:leader="dot" w:pos="8488"/>
            </w:tabs>
            <w:rPr>
              <w:rFonts w:eastAsiaTheme="minorEastAsia"/>
              <w:noProof/>
              <w:lang w:eastAsia="es-ES_tradnl"/>
            </w:rPr>
          </w:pPr>
          <w:hyperlink w:anchor="_Toc508100424"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Caso: SUSALUD – Perú</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4 \h </w:instrText>
            </w:r>
            <w:r w:rsidR="00D22DEE" w:rsidRPr="0039004D">
              <w:rPr>
                <w:noProof/>
                <w:webHidden/>
              </w:rPr>
            </w:r>
            <w:r w:rsidR="00D22DEE" w:rsidRPr="0039004D">
              <w:rPr>
                <w:noProof/>
                <w:webHidden/>
              </w:rPr>
              <w:fldChar w:fldCharType="separate"/>
            </w:r>
            <w:r w:rsidR="0039004D">
              <w:rPr>
                <w:noProof/>
                <w:webHidden/>
              </w:rPr>
              <w:t>22</w:t>
            </w:r>
            <w:r w:rsidR="00D22DEE" w:rsidRPr="0039004D">
              <w:rPr>
                <w:noProof/>
                <w:webHidden/>
              </w:rPr>
              <w:fldChar w:fldCharType="end"/>
            </w:r>
          </w:hyperlink>
        </w:p>
        <w:p w14:paraId="5AD23121" w14:textId="53133B46" w:rsidR="00D22DEE" w:rsidRPr="0039004D" w:rsidRDefault="00537F40">
          <w:pPr>
            <w:pStyle w:val="TDC3"/>
            <w:rPr>
              <w:rFonts w:eastAsiaTheme="minorEastAsia"/>
              <w:noProof/>
              <w:lang w:eastAsia="es-ES_tradnl"/>
            </w:rPr>
          </w:pPr>
          <w:hyperlink w:anchor="_Toc508100425"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5 \h </w:instrText>
            </w:r>
            <w:r w:rsidR="00D22DEE" w:rsidRPr="0039004D">
              <w:rPr>
                <w:noProof/>
                <w:webHidden/>
              </w:rPr>
            </w:r>
            <w:r w:rsidR="00D22DEE" w:rsidRPr="0039004D">
              <w:rPr>
                <w:noProof/>
                <w:webHidden/>
              </w:rPr>
              <w:fldChar w:fldCharType="separate"/>
            </w:r>
            <w:r w:rsidR="0039004D">
              <w:rPr>
                <w:noProof/>
                <w:webHidden/>
              </w:rPr>
              <w:t>22</w:t>
            </w:r>
            <w:r w:rsidR="00D22DEE" w:rsidRPr="0039004D">
              <w:rPr>
                <w:noProof/>
                <w:webHidden/>
              </w:rPr>
              <w:fldChar w:fldCharType="end"/>
            </w:r>
          </w:hyperlink>
        </w:p>
        <w:p w14:paraId="4CB399A7" w14:textId="5EA7CE42" w:rsidR="00D22DEE" w:rsidRPr="0039004D" w:rsidRDefault="00537F40">
          <w:pPr>
            <w:pStyle w:val="TDC3"/>
            <w:rPr>
              <w:rFonts w:eastAsiaTheme="minorEastAsia"/>
              <w:noProof/>
              <w:lang w:eastAsia="es-ES_tradnl"/>
            </w:rPr>
          </w:pPr>
          <w:hyperlink w:anchor="_Toc508100426"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Sistema de Solicitudes en Atención al Ciudadan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6 \h </w:instrText>
            </w:r>
            <w:r w:rsidR="00D22DEE" w:rsidRPr="0039004D">
              <w:rPr>
                <w:noProof/>
                <w:webHidden/>
              </w:rPr>
            </w:r>
            <w:r w:rsidR="00D22DEE" w:rsidRPr="0039004D">
              <w:rPr>
                <w:noProof/>
                <w:webHidden/>
              </w:rPr>
              <w:fldChar w:fldCharType="separate"/>
            </w:r>
            <w:r w:rsidR="0039004D">
              <w:rPr>
                <w:noProof/>
                <w:webHidden/>
              </w:rPr>
              <w:t>23</w:t>
            </w:r>
            <w:r w:rsidR="00D22DEE" w:rsidRPr="0039004D">
              <w:rPr>
                <w:noProof/>
                <w:webHidden/>
              </w:rPr>
              <w:fldChar w:fldCharType="end"/>
            </w:r>
          </w:hyperlink>
        </w:p>
        <w:p w14:paraId="211A6D44" w14:textId="3B6D126A" w:rsidR="00D22DEE" w:rsidRPr="0039004D" w:rsidRDefault="00537F40">
          <w:pPr>
            <w:pStyle w:val="TDC3"/>
            <w:rPr>
              <w:rFonts w:eastAsiaTheme="minorEastAsia"/>
              <w:noProof/>
              <w:lang w:eastAsia="es-ES_tradnl"/>
            </w:rPr>
          </w:pPr>
          <w:hyperlink w:anchor="_Toc508100427"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Normativa vigente para la presentación y manejo de reclamos en el sector salud</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7 \h </w:instrText>
            </w:r>
            <w:r w:rsidR="00D22DEE" w:rsidRPr="0039004D">
              <w:rPr>
                <w:noProof/>
                <w:webHidden/>
              </w:rPr>
            </w:r>
            <w:r w:rsidR="00D22DEE" w:rsidRPr="0039004D">
              <w:rPr>
                <w:noProof/>
                <w:webHidden/>
              </w:rPr>
              <w:fldChar w:fldCharType="separate"/>
            </w:r>
            <w:r w:rsidR="0039004D">
              <w:rPr>
                <w:noProof/>
                <w:webHidden/>
              </w:rPr>
              <w:t>25</w:t>
            </w:r>
            <w:r w:rsidR="00D22DEE" w:rsidRPr="0039004D">
              <w:rPr>
                <w:noProof/>
                <w:webHidden/>
              </w:rPr>
              <w:fldChar w:fldCharType="end"/>
            </w:r>
          </w:hyperlink>
        </w:p>
        <w:p w14:paraId="0DDE9C21" w14:textId="54CCFC99" w:rsidR="00D22DEE" w:rsidRPr="0039004D" w:rsidRDefault="00537F40">
          <w:pPr>
            <w:pStyle w:val="TDC3"/>
            <w:rPr>
              <w:rFonts w:eastAsiaTheme="minorEastAsia"/>
              <w:noProof/>
              <w:lang w:eastAsia="es-ES_tradnl"/>
            </w:rPr>
          </w:pPr>
          <w:hyperlink w:anchor="_Toc508100428"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Limitaciones del Sistema de Casos en Atención al Ciudadan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8 \h </w:instrText>
            </w:r>
            <w:r w:rsidR="00D22DEE" w:rsidRPr="0039004D">
              <w:rPr>
                <w:noProof/>
                <w:webHidden/>
              </w:rPr>
            </w:r>
            <w:r w:rsidR="00D22DEE" w:rsidRPr="0039004D">
              <w:rPr>
                <w:noProof/>
                <w:webHidden/>
              </w:rPr>
              <w:fldChar w:fldCharType="separate"/>
            </w:r>
            <w:r w:rsidR="0039004D">
              <w:rPr>
                <w:noProof/>
                <w:webHidden/>
              </w:rPr>
              <w:t>26</w:t>
            </w:r>
            <w:r w:rsidR="00D22DEE" w:rsidRPr="0039004D">
              <w:rPr>
                <w:noProof/>
                <w:webHidden/>
              </w:rPr>
              <w:fldChar w:fldCharType="end"/>
            </w:r>
          </w:hyperlink>
        </w:p>
        <w:p w14:paraId="301849F9" w14:textId="38532900" w:rsidR="00D22DEE" w:rsidRPr="0039004D" w:rsidRDefault="00537F40">
          <w:pPr>
            <w:pStyle w:val="TDC3"/>
            <w:rPr>
              <w:rFonts w:eastAsiaTheme="minorEastAsia"/>
              <w:noProof/>
              <w:lang w:eastAsia="es-ES_tradnl"/>
            </w:rPr>
          </w:pPr>
          <w:hyperlink w:anchor="_Toc508100429"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Oportunidades de Mejor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9 \h </w:instrText>
            </w:r>
            <w:r w:rsidR="00D22DEE" w:rsidRPr="0039004D">
              <w:rPr>
                <w:noProof/>
                <w:webHidden/>
              </w:rPr>
            </w:r>
            <w:r w:rsidR="00D22DEE" w:rsidRPr="0039004D">
              <w:rPr>
                <w:noProof/>
                <w:webHidden/>
              </w:rPr>
              <w:fldChar w:fldCharType="separate"/>
            </w:r>
            <w:r w:rsidR="0039004D">
              <w:rPr>
                <w:noProof/>
                <w:webHidden/>
              </w:rPr>
              <w:t>27</w:t>
            </w:r>
            <w:r w:rsidR="00D22DEE" w:rsidRPr="0039004D">
              <w:rPr>
                <w:noProof/>
                <w:webHidden/>
              </w:rPr>
              <w:fldChar w:fldCharType="end"/>
            </w:r>
          </w:hyperlink>
        </w:p>
        <w:p w14:paraId="2EDAA0D6" w14:textId="08AD1D2D" w:rsidR="00D22DEE" w:rsidRPr="0039004D" w:rsidRDefault="00537F40">
          <w:pPr>
            <w:pStyle w:val="TDC3"/>
            <w:rPr>
              <w:rFonts w:eastAsiaTheme="minorEastAsia"/>
              <w:noProof/>
              <w:lang w:eastAsia="es-ES_tradnl"/>
            </w:rPr>
          </w:pPr>
          <w:hyperlink w:anchor="_Toc508100430" w:history="1">
            <w:r w:rsidR="00D22DEE" w:rsidRPr="0039004D">
              <w:rPr>
                <w:rStyle w:val="Hipervnculo"/>
                <w:noProof/>
              </w:rPr>
              <w:t>6.</w:t>
            </w:r>
            <w:r w:rsidR="00D22DEE" w:rsidRPr="0039004D">
              <w:rPr>
                <w:rFonts w:eastAsiaTheme="minorEastAsia"/>
                <w:noProof/>
                <w:lang w:eastAsia="es-ES_tradnl"/>
              </w:rPr>
              <w:tab/>
            </w:r>
            <w:r w:rsidR="00D22DEE" w:rsidRPr="0039004D">
              <w:rPr>
                <w:rStyle w:val="Hipervnculo"/>
                <w:noProof/>
              </w:rPr>
              <w:t>Diseño centrado en el usuario en el sector Salud en Perú</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0 \h </w:instrText>
            </w:r>
            <w:r w:rsidR="00D22DEE" w:rsidRPr="0039004D">
              <w:rPr>
                <w:noProof/>
                <w:webHidden/>
              </w:rPr>
            </w:r>
            <w:r w:rsidR="00D22DEE" w:rsidRPr="0039004D">
              <w:rPr>
                <w:noProof/>
                <w:webHidden/>
              </w:rPr>
              <w:fldChar w:fldCharType="separate"/>
            </w:r>
            <w:r w:rsidR="0039004D">
              <w:rPr>
                <w:noProof/>
                <w:webHidden/>
              </w:rPr>
              <w:t>27</w:t>
            </w:r>
            <w:r w:rsidR="00D22DEE" w:rsidRPr="0039004D">
              <w:rPr>
                <w:noProof/>
                <w:webHidden/>
              </w:rPr>
              <w:fldChar w:fldCharType="end"/>
            </w:r>
          </w:hyperlink>
        </w:p>
        <w:p w14:paraId="1459013E" w14:textId="1393F6A2" w:rsidR="00D22DEE" w:rsidRPr="0039004D" w:rsidRDefault="00537F40">
          <w:pPr>
            <w:pStyle w:val="TDC1"/>
            <w:tabs>
              <w:tab w:val="right" w:leader="dot" w:pos="8488"/>
            </w:tabs>
            <w:rPr>
              <w:rFonts w:eastAsiaTheme="minorEastAsia"/>
              <w:noProof/>
              <w:lang w:eastAsia="es-ES_tradnl"/>
            </w:rPr>
          </w:pPr>
          <w:hyperlink w:anchor="_Toc508100431" w:history="1">
            <w:r w:rsidR="00D22DEE" w:rsidRPr="0039004D">
              <w:rPr>
                <w:rStyle w:val="Hipervnculo"/>
                <w:rFonts w:cs="Times New Roman"/>
                <w:noProof/>
              </w:rPr>
              <w:t>Justificación del estud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1 \h </w:instrText>
            </w:r>
            <w:r w:rsidR="00D22DEE" w:rsidRPr="0039004D">
              <w:rPr>
                <w:noProof/>
                <w:webHidden/>
              </w:rPr>
            </w:r>
            <w:r w:rsidR="00D22DEE" w:rsidRPr="0039004D">
              <w:rPr>
                <w:noProof/>
                <w:webHidden/>
              </w:rPr>
              <w:fldChar w:fldCharType="separate"/>
            </w:r>
            <w:r w:rsidR="0039004D">
              <w:rPr>
                <w:noProof/>
                <w:webHidden/>
              </w:rPr>
              <w:t>29</w:t>
            </w:r>
            <w:r w:rsidR="00D22DEE" w:rsidRPr="0039004D">
              <w:rPr>
                <w:noProof/>
                <w:webHidden/>
              </w:rPr>
              <w:fldChar w:fldCharType="end"/>
            </w:r>
          </w:hyperlink>
        </w:p>
        <w:p w14:paraId="359176A6" w14:textId="1999A9C3" w:rsidR="00D22DEE" w:rsidRPr="0039004D" w:rsidRDefault="00537F40">
          <w:pPr>
            <w:pStyle w:val="TDC1"/>
            <w:tabs>
              <w:tab w:val="right" w:leader="dot" w:pos="8488"/>
            </w:tabs>
            <w:rPr>
              <w:rFonts w:eastAsiaTheme="minorEastAsia"/>
              <w:noProof/>
              <w:lang w:eastAsia="es-ES_tradnl"/>
            </w:rPr>
          </w:pPr>
          <w:hyperlink w:anchor="_Toc508100432" w:history="1">
            <w:r w:rsidR="00D22DEE" w:rsidRPr="0039004D">
              <w:rPr>
                <w:rStyle w:val="Hipervnculo"/>
                <w:rFonts w:cs="Times New Roman"/>
                <w:noProof/>
              </w:rPr>
              <w:t>Objetiv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2 \h </w:instrText>
            </w:r>
            <w:r w:rsidR="00D22DEE" w:rsidRPr="0039004D">
              <w:rPr>
                <w:noProof/>
                <w:webHidden/>
              </w:rPr>
            </w:r>
            <w:r w:rsidR="00D22DEE" w:rsidRPr="0039004D">
              <w:rPr>
                <w:noProof/>
                <w:webHidden/>
              </w:rPr>
              <w:fldChar w:fldCharType="separate"/>
            </w:r>
            <w:r w:rsidR="0039004D">
              <w:rPr>
                <w:noProof/>
                <w:webHidden/>
              </w:rPr>
              <w:t>31</w:t>
            </w:r>
            <w:r w:rsidR="00D22DEE" w:rsidRPr="0039004D">
              <w:rPr>
                <w:noProof/>
                <w:webHidden/>
              </w:rPr>
              <w:fldChar w:fldCharType="end"/>
            </w:r>
          </w:hyperlink>
        </w:p>
        <w:p w14:paraId="288190F4" w14:textId="546A663C" w:rsidR="00D22DEE" w:rsidRPr="0039004D" w:rsidRDefault="00537F40">
          <w:pPr>
            <w:pStyle w:val="TDC2"/>
            <w:tabs>
              <w:tab w:val="left" w:pos="720"/>
              <w:tab w:val="right" w:leader="dot" w:pos="8488"/>
            </w:tabs>
            <w:rPr>
              <w:rFonts w:eastAsiaTheme="minorEastAsia"/>
              <w:noProof/>
              <w:lang w:eastAsia="es-ES_tradnl"/>
            </w:rPr>
          </w:pPr>
          <w:hyperlink w:anchor="_Toc508100433"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Objetivo General</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3 \h </w:instrText>
            </w:r>
            <w:r w:rsidR="00D22DEE" w:rsidRPr="0039004D">
              <w:rPr>
                <w:noProof/>
                <w:webHidden/>
              </w:rPr>
            </w:r>
            <w:r w:rsidR="00D22DEE" w:rsidRPr="0039004D">
              <w:rPr>
                <w:noProof/>
                <w:webHidden/>
              </w:rPr>
              <w:fldChar w:fldCharType="separate"/>
            </w:r>
            <w:r w:rsidR="0039004D">
              <w:rPr>
                <w:noProof/>
                <w:webHidden/>
              </w:rPr>
              <w:t>31</w:t>
            </w:r>
            <w:r w:rsidR="00D22DEE" w:rsidRPr="0039004D">
              <w:rPr>
                <w:noProof/>
                <w:webHidden/>
              </w:rPr>
              <w:fldChar w:fldCharType="end"/>
            </w:r>
          </w:hyperlink>
        </w:p>
        <w:p w14:paraId="0DA2A188" w14:textId="214913B2" w:rsidR="00D22DEE" w:rsidRPr="0039004D" w:rsidRDefault="00537F40">
          <w:pPr>
            <w:pStyle w:val="TDC2"/>
            <w:tabs>
              <w:tab w:val="left" w:pos="720"/>
              <w:tab w:val="right" w:leader="dot" w:pos="8488"/>
            </w:tabs>
            <w:rPr>
              <w:rFonts w:eastAsiaTheme="minorEastAsia"/>
              <w:noProof/>
              <w:lang w:eastAsia="es-ES_tradnl"/>
            </w:rPr>
          </w:pPr>
          <w:hyperlink w:anchor="_Toc508100434"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Objetivos Específic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4 \h </w:instrText>
            </w:r>
            <w:r w:rsidR="00D22DEE" w:rsidRPr="0039004D">
              <w:rPr>
                <w:noProof/>
                <w:webHidden/>
              </w:rPr>
            </w:r>
            <w:r w:rsidR="00D22DEE" w:rsidRPr="0039004D">
              <w:rPr>
                <w:noProof/>
                <w:webHidden/>
              </w:rPr>
              <w:fldChar w:fldCharType="separate"/>
            </w:r>
            <w:r w:rsidR="0039004D">
              <w:rPr>
                <w:noProof/>
                <w:webHidden/>
              </w:rPr>
              <w:t>31</w:t>
            </w:r>
            <w:r w:rsidR="00D22DEE" w:rsidRPr="0039004D">
              <w:rPr>
                <w:noProof/>
                <w:webHidden/>
              </w:rPr>
              <w:fldChar w:fldCharType="end"/>
            </w:r>
          </w:hyperlink>
        </w:p>
        <w:p w14:paraId="331B9D6C" w14:textId="164E5BFD" w:rsidR="00D22DEE" w:rsidRPr="0039004D" w:rsidRDefault="00537F40">
          <w:pPr>
            <w:pStyle w:val="TDC1"/>
            <w:tabs>
              <w:tab w:val="right" w:leader="dot" w:pos="8488"/>
            </w:tabs>
            <w:rPr>
              <w:rFonts w:eastAsiaTheme="minorEastAsia"/>
              <w:noProof/>
              <w:lang w:eastAsia="es-ES_tradnl"/>
            </w:rPr>
          </w:pPr>
          <w:hyperlink w:anchor="_Toc508100435" w:history="1">
            <w:r w:rsidR="00D22DEE" w:rsidRPr="0039004D">
              <w:rPr>
                <w:rStyle w:val="Hipervnculo"/>
                <w:rFonts w:cs="Times New Roman"/>
                <w:noProof/>
              </w:rPr>
              <w:t>Metodologí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5 \h </w:instrText>
            </w:r>
            <w:r w:rsidR="00D22DEE" w:rsidRPr="0039004D">
              <w:rPr>
                <w:noProof/>
                <w:webHidden/>
              </w:rPr>
            </w:r>
            <w:r w:rsidR="00D22DEE" w:rsidRPr="0039004D">
              <w:rPr>
                <w:noProof/>
                <w:webHidden/>
              </w:rPr>
              <w:fldChar w:fldCharType="separate"/>
            </w:r>
            <w:r w:rsidR="0039004D">
              <w:rPr>
                <w:noProof/>
                <w:webHidden/>
              </w:rPr>
              <w:t>32</w:t>
            </w:r>
            <w:r w:rsidR="00D22DEE" w:rsidRPr="0039004D">
              <w:rPr>
                <w:noProof/>
                <w:webHidden/>
              </w:rPr>
              <w:fldChar w:fldCharType="end"/>
            </w:r>
          </w:hyperlink>
        </w:p>
        <w:p w14:paraId="457308DB" w14:textId="45133A83" w:rsidR="00D22DEE" w:rsidRPr="0039004D" w:rsidRDefault="00537F40">
          <w:pPr>
            <w:pStyle w:val="TDC2"/>
            <w:tabs>
              <w:tab w:val="left" w:pos="720"/>
              <w:tab w:val="right" w:leader="dot" w:pos="8488"/>
            </w:tabs>
            <w:rPr>
              <w:rFonts w:eastAsiaTheme="minorEastAsia"/>
              <w:noProof/>
              <w:lang w:eastAsia="es-ES_tradnl"/>
            </w:rPr>
          </w:pPr>
          <w:hyperlink w:anchor="_Toc508100436"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Diseño del estud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6 \h </w:instrText>
            </w:r>
            <w:r w:rsidR="00D22DEE" w:rsidRPr="0039004D">
              <w:rPr>
                <w:noProof/>
                <w:webHidden/>
              </w:rPr>
            </w:r>
            <w:r w:rsidR="00D22DEE" w:rsidRPr="0039004D">
              <w:rPr>
                <w:noProof/>
                <w:webHidden/>
              </w:rPr>
              <w:fldChar w:fldCharType="separate"/>
            </w:r>
            <w:r w:rsidR="0039004D">
              <w:rPr>
                <w:noProof/>
                <w:webHidden/>
              </w:rPr>
              <w:t>32</w:t>
            </w:r>
            <w:r w:rsidR="00D22DEE" w:rsidRPr="0039004D">
              <w:rPr>
                <w:noProof/>
                <w:webHidden/>
              </w:rPr>
              <w:fldChar w:fldCharType="end"/>
            </w:r>
          </w:hyperlink>
        </w:p>
        <w:p w14:paraId="6927A47B" w14:textId="7B199203" w:rsidR="00D22DEE" w:rsidRPr="0039004D" w:rsidRDefault="00537F40">
          <w:pPr>
            <w:pStyle w:val="TDC2"/>
            <w:tabs>
              <w:tab w:val="left" w:pos="720"/>
              <w:tab w:val="right" w:leader="dot" w:pos="8488"/>
            </w:tabs>
            <w:rPr>
              <w:rFonts w:eastAsiaTheme="minorEastAsia"/>
              <w:noProof/>
              <w:lang w:eastAsia="es-ES_tradnl"/>
            </w:rPr>
          </w:pPr>
          <w:hyperlink w:anchor="_Toc508100437"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Població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7 \h </w:instrText>
            </w:r>
            <w:r w:rsidR="00D22DEE" w:rsidRPr="0039004D">
              <w:rPr>
                <w:noProof/>
                <w:webHidden/>
              </w:rPr>
            </w:r>
            <w:r w:rsidR="00D22DEE" w:rsidRPr="0039004D">
              <w:rPr>
                <w:noProof/>
                <w:webHidden/>
              </w:rPr>
              <w:fldChar w:fldCharType="separate"/>
            </w:r>
            <w:r w:rsidR="0039004D">
              <w:rPr>
                <w:noProof/>
                <w:webHidden/>
              </w:rPr>
              <w:t>32</w:t>
            </w:r>
            <w:r w:rsidR="00D22DEE" w:rsidRPr="0039004D">
              <w:rPr>
                <w:noProof/>
                <w:webHidden/>
              </w:rPr>
              <w:fldChar w:fldCharType="end"/>
            </w:r>
          </w:hyperlink>
        </w:p>
        <w:p w14:paraId="30DDE43E" w14:textId="60B45CFA" w:rsidR="00D22DEE" w:rsidRPr="0039004D" w:rsidRDefault="00537F40">
          <w:pPr>
            <w:pStyle w:val="TDC2"/>
            <w:tabs>
              <w:tab w:val="left" w:pos="960"/>
              <w:tab w:val="right" w:leader="dot" w:pos="8488"/>
            </w:tabs>
            <w:rPr>
              <w:rFonts w:eastAsiaTheme="minorEastAsia"/>
              <w:noProof/>
              <w:lang w:eastAsia="es-ES_tradnl"/>
            </w:rPr>
          </w:pPr>
          <w:hyperlink w:anchor="_Toc508100438"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Muestr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8 \h </w:instrText>
            </w:r>
            <w:r w:rsidR="00D22DEE" w:rsidRPr="0039004D">
              <w:rPr>
                <w:noProof/>
                <w:webHidden/>
              </w:rPr>
            </w:r>
            <w:r w:rsidR="00D22DEE" w:rsidRPr="0039004D">
              <w:rPr>
                <w:noProof/>
                <w:webHidden/>
              </w:rPr>
              <w:fldChar w:fldCharType="separate"/>
            </w:r>
            <w:r w:rsidR="0039004D">
              <w:rPr>
                <w:noProof/>
                <w:webHidden/>
              </w:rPr>
              <w:t>32</w:t>
            </w:r>
            <w:r w:rsidR="00D22DEE" w:rsidRPr="0039004D">
              <w:rPr>
                <w:noProof/>
                <w:webHidden/>
              </w:rPr>
              <w:fldChar w:fldCharType="end"/>
            </w:r>
          </w:hyperlink>
        </w:p>
        <w:p w14:paraId="4B89E508" w14:textId="32F715F7" w:rsidR="00D22DEE" w:rsidRPr="0039004D" w:rsidRDefault="00537F40">
          <w:pPr>
            <w:pStyle w:val="TDC2"/>
            <w:tabs>
              <w:tab w:val="left" w:pos="960"/>
              <w:tab w:val="right" w:leader="dot" w:pos="8488"/>
            </w:tabs>
            <w:rPr>
              <w:rFonts w:eastAsiaTheme="minorEastAsia"/>
              <w:noProof/>
              <w:lang w:eastAsia="es-ES_tradnl"/>
            </w:rPr>
          </w:pPr>
          <w:hyperlink w:anchor="_Toc508100439" w:history="1">
            <w:r w:rsidR="00D22DEE" w:rsidRPr="0039004D">
              <w:rPr>
                <w:rStyle w:val="Hipervnculo"/>
                <w:rFonts w:cs="Times New Roman"/>
                <w:noProof/>
              </w:rPr>
              <w:t>IV.</w:t>
            </w:r>
            <w:r w:rsidR="00D22DEE" w:rsidRPr="0039004D">
              <w:rPr>
                <w:rFonts w:eastAsiaTheme="minorEastAsia"/>
                <w:noProof/>
                <w:lang w:eastAsia="es-ES_tradnl"/>
              </w:rPr>
              <w:tab/>
            </w:r>
            <w:r w:rsidR="00D22DEE" w:rsidRPr="0039004D">
              <w:rPr>
                <w:rStyle w:val="Hipervnculo"/>
                <w:rFonts w:cs="Times New Roman"/>
                <w:noProof/>
              </w:rPr>
              <w:t>Operacionalización de variable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9 \h </w:instrText>
            </w:r>
            <w:r w:rsidR="00D22DEE" w:rsidRPr="0039004D">
              <w:rPr>
                <w:noProof/>
                <w:webHidden/>
              </w:rPr>
            </w:r>
            <w:r w:rsidR="00D22DEE" w:rsidRPr="0039004D">
              <w:rPr>
                <w:noProof/>
                <w:webHidden/>
              </w:rPr>
              <w:fldChar w:fldCharType="separate"/>
            </w:r>
            <w:r w:rsidR="0039004D">
              <w:rPr>
                <w:noProof/>
                <w:webHidden/>
              </w:rPr>
              <w:t>33</w:t>
            </w:r>
            <w:r w:rsidR="00D22DEE" w:rsidRPr="0039004D">
              <w:rPr>
                <w:noProof/>
                <w:webHidden/>
              </w:rPr>
              <w:fldChar w:fldCharType="end"/>
            </w:r>
          </w:hyperlink>
        </w:p>
        <w:p w14:paraId="04243AD4" w14:textId="7BF63691" w:rsidR="00D22DEE" w:rsidRPr="0039004D" w:rsidRDefault="00537F40">
          <w:pPr>
            <w:pStyle w:val="TDC2"/>
            <w:tabs>
              <w:tab w:val="right" w:leader="dot" w:pos="8488"/>
            </w:tabs>
            <w:rPr>
              <w:rFonts w:eastAsiaTheme="minorEastAsia"/>
              <w:noProof/>
              <w:lang w:eastAsia="es-ES_tradnl"/>
            </w:rPr>
          </w:pPr>
          <w:hyperlink w:anchor="_Toc508100440" w:history="1">
            <w:r w:rsidR="00D22DEE" w:rsidRPr="0039004D">
              <w:rPr>
                <w:rStyle w:val="Hipervnculo"/>
                <w:rFonts w:cs="Times New Roman"/>
                <w:noProof/>
                <w:lang w:val="es-ES"/>
              </w:rPr>
              <w:t>Guía Estructurada de Entrevista a Profundidad para usuarios finales Nº2</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0 \h </w:instrText>
            </w:r>
            <w:r w:rsidR="00D22DEE" w:rsidRPr="0039004D">
              <w:rPr>
                <w:noProof/>
                <w:webHidden/>
              </w:rPr>
            </w:r>
            <w:r w:rsidR="00D22DEE" w:rsidRPr="0039004D">
              <w:rPr>
                <w:noProof/>
                <w:webHidden/>
              </w:rPr>
              <w:fldChar w:fldCharType="separate"/>
            </w:r>
            <w:r w:rsidR="0039004D">
              <w:rPr>
                <w:noProof/>
                <w:webHidden/>
              </w:rPr>
              <w:t>33</w:t>
            </w:r>
            <w:r w:rsidR="00D22DEE" w:rsidRPr="0039004D">
              <w:rPr>
                <w:noProof/>
                <w:webHidden/>
              </w:rPr>
              <w:fldChar w:fldCharType="end"/>
            </w:r>
          </w:hyperlink>
        </w:p>
        <w:p w14:paraId="7CF17F19" w14:textId="7F662636" w:rsidR="00D22DEE" w:rsidRPr="0039004D" w:rsidRDefault="00537F40">
          <w:pPr>
            <w:pStyle w:val="TDC2"/>
            <w:tabs>
              <w:tab w:val="left" w:pos="720"/>
              <w:tab w:val="right" w:leader="dot" w:pos="8488"/>
            </w:tabs>
            <w:rPr>
              <w:rFonts w:eastAsiaTheme="minorEastAsia"/>
              <w:noProof/>
              <w:lang w:eastAsia="es-ES_tradnl"/>
            </w:rPr>
          </w:pPr>
          <w:hyperlink w:anchor="_Toc508100441" w:history="1">
            <w:r w:rsidR="00D22DEE" w:rsidRPr="0039004D">
              <w:rPr>
                <w:rStyle w:val="Hipervnculo"/>
                <w:rFonts w:cs="Times New Roman"/>
                <w:noProof/>
              </w:rPr>
              <w:t>V.</w:t>
            </w:r>
            <w:r w:rsidR="00D22DEE" w:rsidRPr="0039004D">
              <w:rPr>
                <w:rFonts w:eastAsiaTheme="minorEastAsia"/>
                <w:noProof/>
                <w:lang w:eastAsia="es-ES_tradnl"/>
              </w:rPr>
              <w:tab/>
            </w:r>
            <w:r w:rsidR="00D22DEE" w:rsidRPr="0039004D">
              <w:rPr>
                <w:rStyle w:val="Hipervnculo"/>
                <w:rFonts w:cs="Times New Roman"/>
                <w:noProof/>
              </w:rPr>
              <w:t>Procedimientos y técnica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1 \h </w:instrText>
            </w:r>
            <w:r w:rsidR="00D22DEE" w:rsidRPr="0039004D">
              <w:rPr>
                <w:noProof/>
                <w:webHidden/>
              </w:rPr>
            </w:r>
            <w:r w:rsidR="00D22DEE" w:rsidRPr="0039004D">
              <w:rPr>
                <w:noProof/>
                <w:webHidden/>
              </w:rPr>
              <w:fldChar w:fldCharType="separate"/>
            </w:r>
            <w:r w:rsidR="0039004D">
              <w:rPr>
                <w:noProof/>
                <w:webHidden/>
              </w:rPr>
              <w:t>33</w:t>
            </w:r>
            <w:r w:rsidR="00D22DEE" w:rsidRPr="0039004D">
              <w:rPr>
                <w:noProof/>
                <w:webHidden/>
              </w:rPr>
              <w:fldChar w:fldCharType="end"/>
            </w:r>
          </w:hyperlink>
        </w:p>
        <w:p w14:paraId="57A5E91A" w14:textId="5CA73073" w:rsidR="00D22DEE" w:rsidRPr="0039004D" w:rsidRDefault="00537F40">
          <w:pPr>
            <w:pStyle w:val="TDC3"/>
            <w:rPr>
              <w:rFonts w:eastAsiaTheme="minorEastAsia"/>
              <w:noProof/>
              <w:lang w:eastAsia="es-ES_tradnl"/>
            </w:rPr>
          </w:pPr>
          <w:hyperlink w:anchor="_Toc508100442" w:history="1">
            <w:r w:rsidR="00D22DEE" w:rsidRPr="0039004D">
              <w:rPr>
                <w:rStyle w:val="Hipervnculo"/>
                <w:noProof/>
              </w:rPr>
              <w:t>7.</w:t>
            </w:r>
            <w:r w:rsidR="00D22DEE" w:rsidRPr="0039004D">
              <w:rPr>
                <w:rFonts w:eastAsiaTheme="minorEastAsia"/>
                <w:noProof/>
                <w:lang w:eastAsia="es-ES_tradnl"/>
              </w:rPr>
              <w:tab/>
            </w:r>
            <w:r w:rsidR="00D22DEE" w:rsidRPr="0039004D">
              <w:rPr>
                <w:rStyle w:val="Hipervnculo"/>
                <w:noProof/>
              </w:rPr>
              <w:t>Investigación de usuari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2 \h </w:instrText>
            </w:r>
            <w:r w:rsidR="00D22DEE" w:rsidRPr="0039004D">
              <w:rPr>
                <w:noProof/>
                <w:webHidden/>
              </w:rPr>
            </w:r>
            <w:r w:rsidR="00D22DEE" w:rsidRPr="0039004D">
              <w:rPr>
                <w:noProof/>
                <w:webHidden/>
              </w:rPr>
              <w:fldChar w:fldCharType="separate"/>
            </w:r>
            <w:r w:rsidR="0039004D">
              <w:rPr>
                <w:noProof/>
                <w:webHidden/>
              </w:rPr>
              <w:t>33</w:t>
            </w:r>
            <w:r w:rsidR="00D22DEE" w:rsidRPr="0039004D">
              <w:rPr>
                <w:noProof/>
                <w:webHidden/>
              </w:rPr>
              <w:fldChar w:fldCharType="end"/>
            </w:r>
          </w:hyperlink>
        </w:p>
        <w:p w14:paraId="12EC7093" w14:textId="6A54EB06" w:rsidR="00D22DEE" w:rsidRPr="0039004D" w:rsidRDefault="00537F40">
          <w:pPr>
            <w:pStyle w:val="TDC3"/>
            <w:rPr>
              <w:rFonts w:eastAsiaTheme="minorEastAsia"/>
              <w:noProof/>
              <w:lang w:eastAsia="es-ES_tradnl"/>
            </w:rPr>
          </w:pPr>
          <w:hyperlink w:anchor="_Toc508100443" w:history="1">
            <w:r w:rsidR="00D22DEE" w:rsidRPr="0039004D">
              <w:rPr>
                <w:rStyle w:val="Hipervnculo"/>
                <w:noProof/>
              </w:rPr>
              <w:t>8.</w:t>
            </w:r>
            <w:r w:rsidR="00D22DEE" w:rsidRPr="0039004D">
              <w:rPr>
                <w:rFonts w:eastAsiaTheme="minorEastAsia"/>
                <w:noProof/>
                <w:lang w:eastAsia="es-ES_tradnl"/>
              </w:rPr>
              <w:tab/>
            </w:r>
            <w:r w:rsidR="00D22DEE" w:rsidRPr="0039004D">
              <w:rPr>
                <w:rStyle w:val="Hipervnculo"/>
                <w:noProof/>
              </w:rPr>
              <w:t>Diseño y Prototipad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3 \h </w:instrText>
            </w:r>
            <w:r w:rsidR="00D22DEE" w:rsidRPr="0039004D">
              <w:rPr>
                <w:noProof/>
                <w:webHidden/>
              </w:rPr>
            </w:r>
            <w:r w:rsidR="00D22DEE" w:rsidRPr="0039004D">
              <w:rPr>
                <w:noProof/>
                <w:webHidden/>
              </w:rPr>
              <w:fldChar w:fldCharType="separate"/>
            </w:r>
            <w:r w:rsidR="0039004D">
              <w:rPr>
                <w:noProof/>
                <w:webHidden/>
              </w:rPr>
              <w:t>34</w:t>
            </w:r>
            <w:r w:rsidR="00D22DEE" w:rsidRPr="0039004D">
              <w:rPr>
                <w:noProof/>
                <w:webHidden/>
              </w:rPr>
              <w:fldChar w:fldCharType="end"/>
            </w:r>
          </w:hyperlink>
        </w:p>
        <w:p w14:paraId="13A780FC" w14:textId="014F7F99" w:rsidR="00D22DEE" w:rsidRPr="0039004D" w:rsidRDefault="00537F40">
          <w:pPr>
            <w:pStyle w:val="TDC3"/>
            <w:rPr>
              <w:rFonts w:eastAsiaTheme="minorEastAsia"/>
              <w:noProof/>
              <w:lang w:eastAsia="es-ES_tradnl"/>
            </w:rPr>
          </w:pPr>
          <w:hyperlink w:anchor="_Toc508100444" w:history="1">
            <w:r w:rsidR="00D22DEE" w:rsidRPr="0039004D">
              <w:rPr>
                <w:rStyle w:val="Hipervnculo"/>
                <w:noProof/>
              </w:rPr>
              <w:t>9.</w:t>
            </w:r>
            <w:r w:rsidR="00D22DEE" w:rsidRPr="0039004D">
              <w:rPr>
                <w:rFonts w:eastAsiaTheme="minorEastAsia"/>
                <w:noProof/>
                <w:lang w:eastAsia="es-ES_tradnl"/>
              </w:rPr>
              <w:tab/>
            </w:r>
            <w:r w:rsidR="00D22DEE" w:rsidRPr="0039004D">
              <w:rPr>
                <w:rStyle w:val="Hipervnculo"/>
                <w:noProof/>
              </w:rPr>
              <w:t>Pruebas de Usuar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4 \h </w:instrText>
            </w:r>
            <w:r w:rsidR="00D22DEE" w:rsidRPr="0039004D">
              <w:rPr>
                <w:noProof/>
                <w:webHidden/>
              </w:rPr>
            </w:r>
            <w:r w:rsidR="00D22DEE" w:rsidRPr="0039004D">
              <w:rPr>
                <w:noProof/>
                <w:webHidden/>
              </w:rPr>
              <w:fldChar w:fldCharType="separate"/>
            </w:r>
            <w:r w:rsidR="0039004D">
              <w:rPr>
                <w:noProof/>
                <w:webHidden/>
              </w:rPr>
              <w:t>34</w:t>
            </w:r>
            <w:r w:rsidR="00D22DEE" w:rsidRPr="0039004D">
              <w:rPr>
                <w:noProof/>
                <w:webHidden/>
              </w:rPr>
              <w:fldChar w:fldCharType="end"/>
            </w:r>
          </w:hyperlink>
        </w:p>
        <w:p w14:paraId="1C0C0543" w14:textId="3A61E1A2" w:rsidR="00D22DEE" w:rsidRPr="0039004D" w:rsidRDefault="00537F40">
          <w:pPr>
            <w:pStyle w:val="TDC2"/>
            <w:tabs>
              <w:tab w:val="left" w:pos="960"/>
              <w:tab w:val="right" w:leader="dot" w:pos="8488"/>
            </w:tabs>
            <w:rPr>
              <w:rFonts w:eastAsiaTheme="minorEastAsia"/>
              <w:noProof/>
              <w:lang w:eastAsia="es-ES_tradnl"/>
            </w:rPr>
          </w:pPr>
          <w:hyperlink w:anchor="_Toc508100445" w:history="1">
            <w:r w:rsidR="00D22DEE" w:rsidRPr="0039004D">
              <w:rPr>
                <w:rStyle w:val="Hipervnculo"/>
                <w:rFonts w:cs="Times New Roman"/>
                <w:noProof/>
                <w:lang w:val="es-ES"/>
              </w:rPr>
              <w:t>VI.</w:t>
            </w:r>
            <w:r w:rsidR="00D22DEE" w:rsidRPr="0039004D">
              <w:rPr>
                <w:rFonts w:eastAsiaTheme="minorEastAsia"/>
                <w:noProof/>
                <w:lang w:eastAsia="es-ES_tradnl"/>
              </w:rPr>
              <w:tab/>
            </w:r>
            <w:r w:rsidR="00D22DEE" w:rsidRPr="0039004D">
              <w:rPr>
                <w:rStyle w:val="Hipervnculo"/>
                <w:rFonts w:cs="Times New Roman"/>
                <w:noProof/>
                <w:lang w:val="es-ES"/>
              </w:rPr>
              <w:t>Consideraciones ética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5 \h </w:instrText>
            </w:r>
            <w:r w:rsidR="00D22DEE" w:rsidRPr="0039004D">
              <w:rPr>
                <w:noProof/>
                <w:webHidden/>
              </w:rPr>
            </w:r>
            <w:r w:rsidR="00D22DEE" w:rsidRPr="0039004D">
              <w:rPr>
                <w:noProof/>
                <w:webHidden/>
              </w:rPr>
              <w:fldChar w:fldCharType="separate"/>
            </w:r>
            <w:r w:rsidR="0039004D">
              <w:rPr>
                <w:noProof/>
                <w:webHidden/>
              </w:rPr>
              <w:t>36</w:t>
            </w:r>
            <w:r w:rsidR="00D22DEE" w:rsidRPr="0039004D">
              <w:rPr>
                <w:noProof/>
                <w:webHidden/>
              </w:rPr>
              <w:fldChar w:fldCharType="end"/>
            </w:r>
          </w:hyperlink>
        </w:p>
        <w:p w14:paraId="14329A48" w14:textId="6FD40994" w:rsidR="00D22DEE" w:rsidRPr="0039004D" w:rsidRDefault="00537F40">
          <w:pPr>
            <w:pStyle w:val="TDC2"/>
            <w:tabs>
              <w:tab w:val="left" w:pos="960"/>
              <w:tab w:val="right" w:leader="dot" w:pos="8488"/>
            </w:tabs>
            <w:rPr>
              <w:rFonts w:eastAsiaTheme="minorEastAsia"/>
              <w:noProof/>
              <w:lang w:eastAsia="es-ES_tradnl"/>
            </w:rPr>
          </w:pPr>
          <w:hyperlink w:anchor="_Toc508100446" w:history="1">
            <w:r w:rsidR="00D22DEE" w:rsidRPr="0039004D">
              <w:rPr>
                <w:rStyle w:val="Hipervnculo"/>
                <w:rFonts w:cs="Times New Roman"/>
                <w:noProof/>
                <w:lang w:val="es-ES"/>
              </w:rPr>
              <w:t>VII.</w:t>
            </w:r>
            <w:r w:rsidR="00D22DEE" w:rsidRPr="0039004D">
              <w:rPr>
                <w:rFonts w:eastAsiaTheme="minorEastAsia"/>
                <w:noProof/>
                <w:lang w:eastAsia="es-ES_tradnl"/>
              </w:rPr>
              <w:tab/>
            </w:r>
            <w:r w:rsidR="00D22DEE" w:rsidRPr="0039004D">
              <w:rPr>
                <w:rStyle w:val="Hipervnculo"/>
                <w:rFonts w:cs="Times New Roman"/>
                <w:noProof/>
                <w:lang w:val="es-ES"/>
              </w:rPr>
              <w:t>Análisi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6 \h </w:instrText>
            </w:r>
            <w:r w:rsidR="00D22DEE" w:rsidRPr="0039004D">
              <w:rPr>
                <w:noProof/>
                <w:webHidden/>
              </w:rPr>
            </w:r>
            <w:r w:rsidR="00D22DEE" w:rsidRPr="0039004D">
              <w:rPr>
                <w:noProof/>
                <w:webHidden/>
              </w:rPr>
              <w:fldChar w:fldCharType="separate"/>
            </w:r>
            <w:r w:rsidR="0039004D">
              <w:rPr>
                <w:noProof/>
                <w:webHidden/>
              </w:rPr>
              <w:t>36</w:t>
            </w:r>
            <w:r w:rsidR="00D22DEE" w:rsidRPr="0039004D">
              <w:rPr>
                <w:noProof/>
                <w:webHidden/>
              </w:rPr>
              <w:fldChar w:fldCharType="end"/>
            </w:r>
          </w:hyperlink>
        </w:p>
        <w:p w14:paraId="745585CF" w14:textId="3D297877" w:rsidR="00D22DEE" w:rsidRPr="0039004D" w:rsidRDefault="00537F40">
          <w:pPr>
            <w:pStyle w:val="TDC1"/>
            <w:tabs>
              <w:tab w:val="right" w:leader="dot" w:pos="8488"/>
            </w:tabs>
            <w:rPr>
              <w:rFonts w:eastAsiaTheme="minorEastAsia"/>
              <w:noProof/>
              <w:lang w:eastAsia="es-ES_tradnl"/>
            </w:rPr>
          </w:pPr>
          <w:hyperlink w:anchor="_Toc508100447" w:history="1">
            <w:r w:rsidR="00D22DEE" w:rsidRPr="0039004D">
              <w:rPr>
                <w:rStyle w:val="Hipervnculo"/>
                <w:rFonts w:cs="Times New Roman"/>
                <w:noProof/>
              </w:rPr>
              <w:t>Resultad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7 \h </w:instrText>
            </w:r>
            <w:r w:rsidR="00D22DEE" w:rsidRPr="0039004D">
              <w:rPr>
                <w:noProof/>
                <w:webHidden/>
              </w:rPr>
            </w:r>
            <w:r w:rsidR="00D22DEE" w:rsidRPr="0039004D">
              <w:rPr>
                <w:noProof/>
                <w:webHidden/>
              </w:rPr>
              <w:fldChar w:fldCharType="separate"/>
            </w:r>
            <w:r w:rsidR="0039004D">
              <w:rPr>
                <w:noProof/>
                <w:webHidden/>
              </w:rPr>
              <w:t>38</w:t>
            </w:r>
            <w:r w:rsidR="00D22DEE" w:rsidRPr="0039004D">
              <w:rPr>
                <w:noProof/>
                <w:webHidden/>
              </w:rPr>
              <w:fldChar w:fldCharType="end"/>
            </w:r>
          </w:hyperlink>
        </w:p>
        <w:p w14:paraId="0FFB453F" w14:textId="2C428723" w:rsidR="00D22DEE" w:rsidRPr="0039004D" w:rsidRDefault="00537F40">
          <w:pPr>
            <w:pStyle w:val="TDC1"/>
            <w:tabs>
              <w:tab w:val="right" w:leader="dot" w:pos="8488"/>
            </w:tabs>
            <w:rPr>
              <w:rFonts w:eastAsiaTheme="minorEastAsia"/>
              <w:noProof/>
              <w:lang w:eastAsia="es-ES_tradnl"/>
            </w:rPr>
          </w:pPr>
          <w:hyperlink w:anchor="_Toc508100448" w:history="1">
            <w:r w:rsidR="00D22DEE" w:rsidRPr="0039004D">
              <w:rPr>
                <w:rStyle w:val="Hipervnculo"/>
                <w:rFonts w:cs="Times New Roman"/>
                <w:noProof/>
              </w:rPr>
              <w:t>Discusió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8 \h </w:instrText>
            </w:r>
            <w:r w:rsidR="00D22DEE" w:rsidRPr="0039004D">
              <w:rPr>
                <w:noProof/>
                <w:webHidden/>
              </w:rPr>
            </w:r>
            <w:r w:rsidR="00D22DEE" w:rsidRPr="0039004D">
              <w:rPr>
                <w:noProof/>
                <w:webHidden/>
              </w:rPr>
              <w:fldChar w:fldCharType="separate"/>
            </w:r>
            <w:r w:rsidR="0039004D">
              <w:rPr>
                <w:noProof/>
                <w:webHidden/>
              </w:rPr>
              <w:t>60</w:t>
            </w:r>
            <w:r w:rsidR="00D22DEE" w:rsidRPr="0039004D">
              <w:rPr>
                <w:noProof/>
                <w:webHidden/>
              </w:rPr>
              <w:fldChar w:fldCharType="end"/>
            </w:r>
          </w:hyperlink>
        </w:p>
        <w:p w14:paraId="359C3CDB" w14:textId="36629950" w:rsidR="00D22DEE" w:rsidRPr="0039004D" w:rsidRDefault="00537F40">
          <w:pPr>
            <w:pStyle w:val="TDC1"/>
            <w:tabs>
              <w:tab w:val="right" w:leader="dot" w:pos="8488"/>
            </w:tabs>
            <w:rPr>
              <w:rFonts w:eastAsiaTheme="minorEastAsia"/>
              <w:noProof/>
              <w:lang w:eastAsia="es-ES_tradnl"/>
            </w:rPr>
          </w:pPr>
          <w:hyperlink w:anchor="_Toc508100449" w:history="1">
            <w:r w:rsidR="00D22DEE" w:rsidRPr="0039004D">
              <w:rPr>
                <w:rStyle w:val="Hipervnculo"/>
                <w:rFonts w:cs="Times New Roman"/>
                <w:noProof/>
              </w:rPr>
              <w:t>Conclusione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9 \h </w:instrText>
            </w:r>
            <w:r w:rsidR="00D22DEE" w:rsidRPr="0039004D">
              <w:rPr>
                <w:noProof/>
                <w:webHidden/>
              </w:rPr>
            </w:r>
            <w:r w:rsidR="00D22DEE" w:rsidRPr="0039004D">
              <w:rPr>
                <w:noProof/>
                <w:webHidden/>
              </w:rPr>
              <w:fldChar w:fldCharType="separate"/>
            </w:r>
            <w:r w:rsidR="0039004D">
              <w:rPr>
                <w:noProof/>
                <w:webHidden/>
              </w:rPr>
              <w:t>63</w:t>
            </w:r>
            <w:r w:rsidR="00D22DEE" w:rsidRPr="0039004D">
              <w:rPr>
                <w:noProof/>
                <w:webHidden/>
              </w:rPr>
              <w:fldChar w:fldCharType="end"/>
            </w:r>
          </w:hyperlink>
        </w:p>
        <w:p w14:paraId="45D77586" w14:textId="4583EF2E" w:rsidR="00D22DEE" w:rsidRPr="0039004D" w:rsidRDefault="00537F40">
          <w:pPr>
            <w:pStyle w:val="TDC1"/>
            <w:tabs>
              <w:tab w:val="right" w:leader="dot" w:pos="8488"/>
            </w:tabs>
            <w:rPr>
              <w:rFonts w:eastAsiaTheme="minorEastAsia"/>
              <w:noProof/>
              <w:lang w:eastAsia="es-ES_tradnl"/>
            </w:rPr>
          </w:pPr>
          <w:hyperlink w:anchor="_Toc508100450" w:history="1">
            <w:r w:rsidR="00D22DEE" w:rsidRPr="0039004D">
              <w:rPr>
                <w:rStyle w:val="Hipervnculo"/>
                <w:rFonts w:cs="Times New Roman"/>
                <w:noProof/>
              </w:rPr>
              <w:t>Recomendacione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0 \h </w:instrText>
            </w:r>
            <w:r w:rsidR="00D22DEE" w:rsidRPr="0039004D">
              <w:rPr>
                <w:noProof/>
                <w:webHidden/>
              </w:rPr>
            </w:r>
            <w:r w:rsidR="00D22DEE" w:rsidRPr="0039004D">
              <w:rPr>
                <w:noProof/>
                <w:webHidden/>
              </w:rPr>
              <w:fldChar w:fldCharType="separate"/>
            </w:r>
            <w:r w:rsidR="0039004D">
              <w:rPr>
                <w:noProof/>
                <w:webHidden/>
              </w:rPr>
              <w:t>64</w:t>
            </w:r>
            <w:r w:rsidR="00D22DEE" w:rsidRPr="0039004D">
              <w:rPr>
                <w:noProof/>
                <w:webHidden/>
              </w:rPr>
              <w:fldChar w:fldCharType="end"/>
            </w:r>
          </w:hyperlink>
        </w:p>
        <w:p w14:paraId="75C478F5" w14:textId="2CE79BC2" w:rsidR="00D22DEE" w:rsidRPr="0039004D" w:rsidRDefault="00537F40">
          <w:pPr>
            <w:pStyle w:val="TDC1"/>
            <w:tabs>
              <w:tab w:val="right" w:leader="dot" w:pos="8488"/>
            </w:tabs>
            <w:rPr>
              <w:rFonts w:eastAsiaTheme="minorEastAsia"/>
              <w:noProof/>
              <w:lang w:eastAsia="es-ES_tradnl"/>
            </w:rPr>
          </w:pPr>
          <w:hyperlink w:anchor="_Toc508100451" w:history="1">
            <w:r w:rsidR="00D22DEE" w:rsidRPr="0039004D">
              <w:rPr>
                <w:rStyle w:val="Hipervnculo"/>
                <w:rFonts w:cs="Times New Roman"/>
                <w:noProof/>
              </w:rPr>
              <w:t>Referencias bibliográfica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1 \h </w:instrText>
            </w:r>
            <w:r w:rsidR="00D22DEE" w:rsidRPr="0039004D">
              <w:rPr>
                <w:noProof/>
                <w:webHidden/>
              </w:rPr>
            </w:r>
            <w:r w:rsidR="00D22DEE" w:rsidRPr="0039004D">
              <w:rPr>
                <w:noProof/>
                <w:webHidden/>
              </w:rPr>
              <w:fldChar w:fldCharType="separate"/>
            </w:r>
            <w:r w:rsidR="0039004D">
              <w:rPr>
                <w:noProof/>
                <w:webHidden/>
              </w:rPr>
              <w:t>65</w:t>
            </w:r>
            <w:r w:rsidR="00D22DEE" w:rsidRPr="0039004D">
              <w:rPr>
                <w:noProof/>
                <w:webHidden/>
              </w:rPr>
              <w:fldChar w:fldCharType="end"/>
            </w:r>
          </w:hyperlink>
        </w:p>
        <w:p w14:paraId="0D6142B2" w14:textId="14140196" w:rsidR="00D22DEE" w:rsidRPr="0039004D" w:rsidRDefault="00537F40">
          <w:pPr>
            <w:pStyle w:val="TDC1"/>
            <w:tabs>
              <w:tab w:val="right" w:leader="dot" w:pos="8488"/>
            </w:tabs>
            <w:rPr>
              <w:rFonts w:eastAsiaTheme="minorEastAsia"/>
              <w:noProof/>
              <w:lang w:eastAsia="es-ES_tradnl"/>
            </w:rPr>
          </w:pPr>
          <w:hyperlink w:anchor="_Toc508100452" w:history="1">
            <w:r w:rsidR="00D22DEE" w:rsidRPr="0039004D">
              <w:rPr>
                <w:rStyle w:val="Hipervnculo"/>
                <w:rFonts w:cs="Times New Roman"/>
                <w:noProof/>
              </w:rPr>
              <w:t>Anex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2 \h </w:instrText>
            </w:r>
            <w:r w:rsidR="00D22DEE" w:rsidRPr="0039004D">
              <w:rPr>
                <w:noProof/>
                <w:webHidden/>
              </w:rPr>
            </w:r>
            <w:r w:rsidR="00D22DEE" w:rsidRPr="0039004D">
              <w:rPr>
                <w:noProof/>
                <w:webHidden/>
              </w:rPr>
              <w:fldChar w:fldCharType="separate"/>
            </w:r>
            <w:r w:rsidR="0039004D">
              <w:rPr>
                <w:noProof/>
                <w:webHidden/>
              </w:rPr>
              <w:t>70</w:t>
            </w:r>
            <w:r w:rsidR="00D22DEE" w:rsidRPr="0039004D">
              <w:rPr>
                <w:noProof/>
                <w:webHidden/>
              </w:rPr>
              <w:fldChar w:fldCharType="end"/>
            </w:r>
          </w:hyperlink>
        </w:p>
        <w:p w14:paraId="67486B85" w14:textId="79DC3DF3" w:rsidR="00D22DEE" w:rsidRPr="0039004D" w:rsidRDefault="00537F40">
          <w:pPr>
            <w:pStyle w:val="TDC2"/>
            <w:tabs>
              <w:tab w:val="right" w:leader="dot" w:pos="8488"/>
            </w:tabs>
            <w:rPr>
              <w:rFonts w:eastAsiaTheme="minorEastAsia"/>
              <w:noProof/>
              <w:lang w:eastAsia="es-ES_tradnl"/>
            </w:rPr>
          </w:pPr>
          <w:hyperlink w:anchor="_Toc508100453" w:history="1">
            <w:r w:rsidR="00D22DEE" w:rsidRPr="0039004D">
              <w:rPr>
                <w:rStyle w:val="Hipervnculo"/>
                <w:rFonts w:cs="Times New Roman"/>
                <w:noProof/>
              </w:rPr>
              <w:t>Anexo 1</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3 \h </w:instrText>
            </w:r>
            <w:r w:rsidR="00D22DEE" w:rsidRPr="0039004D">
              <w:rPr>
                <w:noProof/>
                <w:webHidden/>
              </w:rPr>
            </w:r>
            <w:r w:rsidR="00D22DEE" w:rsidRPr="0039004D">
              <w:rPr>
                <w:noProof/>
                <w:webHidden/>
              </w:rPr>
              <w:fldChar w:fldCharType="separate"/>
            </w:r>
            <w:r w:rsidR="0039004D">
              <w:rPr>
                <w:noProof/>
                <w:webHidden/>
              </w:rPr>
              <w:t>70</w:t>
            </w:r>
            <w:r w:rsidR="00D22DEE" w:rsidRPr="0039004D">
              <w:rPr>
                <w:noProof/>
                <w:webHidden/>
              </w:rPr>
              <w:fldChar w:fldCharType="end"/>
            </w:r>
          </w:hyperlink>
        </w:p>
        <w:p w14:paraId="6051CABF" w14:textId="193FC467" w:rsidR="00D22DEE" w:rsidRPr="0039004D" w:rsidRDefault="00537F40">
          <w:pPr>
            <w:pStyle w:val="TDC2"/>
            <w:tabs>
              <w:tab w:val="right" w:leader="dot" w:pos="8488"/>
            </w:tabs>
            <w:rPr>
              <w:rFonts w:eastAsiaTheme="minorEastAsia"/>
              <w:noProof/>
              <w:lang w:eastAsia="es-ES_tradnl"/>
            </w:rPr>
          </w:pPr>
          <w:hyperlink w:anchor="_Toc508100454" w:history="1">
            <w:r w:rsidR="00D22DEE" w:rsidRPr="0039004D">
              <w:rPr>
                <w:rStyle w:val="Hipervnculo"/>
                <w:rFonts w:cs="Times New Roman"/>
                <w:noProof/>
                <w:lang w:val="es-ES"/>
              </w:rPr>
              <w:t>Anexo 2: Guía Semi-Estructurada de Entrevista a Profundidad para usuarios finales Nº1</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4 \h </w:instrText>
            </w:r>
            <w:r w:rsidR="00D22DEE" w:rsidRPr="0039004D">
              <w:rPr>
                <w:noProof/>
                <w:webHidden/>
              </w:rPr>
            </w:r>
            <w:r w:rsidR="00D22DEE" w:rsidRPr="0039004D">
              <w:rPr>
                <w:noProof/>
                <w:webHidden/>
              </w:rPr>
              <w:fldChar w:fldCharType="separate"/>
            </w:r>
            <w:r w:rsidR="0039004D">
              <w:rPr>
                <w:noProof/>
                <w:webHidden/>
              </w:rPr>
              <w:t>73</w:t>
            </w:r>
            <w:r w:rsidR="00D22DEE" w:rsidRPr="0039004D">
              <w:rPr>
                <w:noProof/>
                <w:webHidden/>
              </w:rPr>
              <w:fldChar w:fldCharType="end"/>
            </w:r>
          </w:hyperlink>
        </w:p>
        <w:p w14:paraId="3CDBDDC6" w14:textId="458E7179" w:rsidR="00D22DEE" w:rsidRPr="0039004D" w:rsidRDefault="00537F40">
          <w:pPr>
            <w:pStyle w:val="TDC2"/>
            <w:tabs>
              <w:tab w:val="right" w:leader="dot" w:pos="8488"/>
            </w:tabs>
            <w:rPr>
              <w:rFonts w:eastAsiaTheme="minorEastAsia"/>
              <w:noProof/>
              <w:lang w:eastAsia="es-ES_tradnl"/>
            </w:rPr>
          </w:pPr>
          <w:hyperlink w:anchor="_Toc508100455" w:history="1">
            <w:r w:rsidR="00D22DEE" w:rsidRPr="0039004D">
              <w:rPr>
                <w:rStyle w:val="Hipervnculo"/>
                <w:rFonts w:cs="Times New Roman"/>
                <w:noProof/>
                <w:lang w:val="es-ES"/>
              </w:rPr>
              <w:t>Anexo 3: Guía Estructurada de Entrevista a Profundidad para usuarios finales Nº2</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5 \h </w:instrText>
            </w:r>
            <w:r w:rsidR="00D22DEE" w:rsidRPr="0039004D">
              <w:rPr>
                <w:noProof/>
                <w:webHidden/>
              </w:rPr>
            </w:r>
            <w:r w:rsidR="00D22DEE" w:rsidRPr="0039004D">
              <w:rPr>
                <w:noProof/>
                <w:webHidden/>
              </w:rPr>
              <w:fldChar w:fldCharType="separate"/>
            </w:r>
            <w:r w:rsidR="0039004D">
              <w:rPr>
                <w:noProof/>
                <w:webHidden/>
              </w:rPr>
              <w:t>75</w:t>
            </w:r>
            <w:r w:rsidR="00D22DEE" w:rsidRPr="0039004D">
              <w:rPr>
                <w:noProof/>
                <w:webHidden/>
              </w:rPr>
              <w:fldChar w:fldCharType="end"/>
            </w:r>
          </w:hyperlink>
        </w:p>
        <w:p w14:paraId="59D7CD58" w14:textId="25201E34" w:rsidR="00D22DEE" w:rsidRPr="0039004D" w:rsidRDefault="00537F40">
          <w:pPr>
            <w:pStyle w:val="TDC2"/>
            <w:tabs>
              <w:tab w:val="right" w:leader="dot" w:pos="8488"/>
            </w:tabs>
            <w:rPr>
              <w:rFonts w:eastAsiaTheme="minorEastAsia"/>
              <w:noProof/>
              <w:lang w:eastAsia="es-ES_tradnl"/>
            </w:rPr>
          </w:pPr>
          <w:hyperlink w:anchor="_Toc508100456" w:history="1">
            <w:r w:rsidR="00D22DEE" w:rsidRPr="0039004D">
              <w:rPr>
                <w:rStyle w:val="Hipervnculo"/>
                <w:rFonts w:cs="Times New Roman"/>
                <w:noProof/>
                <w:lang w:val="es-ES"/>
              </w:rPr>
              <w:t>Anexo 4. Encuesta de Aspectos Demográficos de Entrevistados del Sistema de Gestión de Reclamos para el Sistema de Salud del Perú</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6 \h </w:instrText>
            </w:r>
            <w:r w:rsidR="00D22DEE" w:rsidRPr="0039004D">
              <w:rPr>
                <w:noProof/>
                <w:webHidden/>
              </w:rPr>
            </w:r>
            <w:r w:rsidR="00D22DEE" w:rsidRPr="0039004D">
              <w:rPr>
                <w:noProof/>
                <w:webHidden/>
              </w:rPr>
              <w:fldChar w:fldCharType="separate"/>
            </w:r>
            <w:r w:rsidR="0039004D">
              <w:rPr>
                <w:noProof/>
                <w:webHidden/>
              </w:rPr>
              <w:t>77</w:t>
            </w:r>
            <w:r w:rsidR="00D22DEE" w:rsidRPr="0039004D">
              <w:rPr>
                <w:noProof/>
                <w:webHidden/>
              </w:rPr>
              <w:fldChar w:fldCharType="end"/>
            </w:r>
          </w:hyperlink>
        </w:p>
        <w:p w14:paraId="46ED8FB2" w14:textId="77777777" w:rsidR="007E51F7" w:rsidRPr="0039004D" w:rsidRDefault="00D95FB0">
          <w:pPr>
            <w:rPr>
              <w:lang w:val="es-ES"/>
            </w:rPr>
          </w:pPr>
          <w:r w:rsidRPr="0039004D">
            <w:rPr>
              <w:lang w:val="es-ES"/>
            </w:rPr>
            <w:fldChar w:fldCharType="end"/>
          </w:r>
        </w:p>
      </w:sdtContent>
    </w:sdt>
    <w:p w14:paraId="22AE7AA1" w14:textId="77777777" w:rsidR="00AF5EAF" w:rsidRPr="0039004D" w:rsidRDefault="00A12DD0" w:rsidP="00262D6E">
      <w:pPr>
        <w:pStyle w:val="Ttulo1"/>
        <w:spacing w:line="360" w:lineRule="auto"/>
      </w:pPr>
      <w:bookmarkStart w:id="0" w:name="_Toc508100407"/>
      <w:r w:rsidRPr="0039004D">
        <w:lastRenderedPageBreak/>
        <w:t>Resumen</w:t>
      </w:r>
      <w:bookmarkEnd w:id="0"/>
    </w:p>
    <w:p w14:paraId="1AA33999" w14:textId="77777777" w:rsidR="000C0B08" w:rsidRPr="0039004D" w:rsidRDefault="000C0B08" w:rsidP="00262D6E">
      <w:pPr>
        <w:spacing w:line="360" w:lineRule="auto"/>
        <w:jc w:val="both"/>
        <w:rPr>
          <w:rFonts w:cs="Times New Roman"/>
          <w:lang w:val="es-ES"/>
        </w:rPr>
      </w:pPr>
    </w:p>
    <w:p w14:paraId="02E56486" w14:textId="77777777" w:rsidR="00A12DD0" w:rsidRPr="0039004D" w:rsidRDefault="00A12DD0" w:rsidP="00262D6E">
      <w:pPr>
        <w:pStyle w:val="Ttulo1"/>
        <w:spacing w:line="360" w:lineRule="auto"/>
        <w:rPr>
          <w:rFonts w:cs="Times New Roman"/>
          <w:szCs w:val="24"/>
        </w:rPr>
      </w:pPr>
      <w:bookmarkStart w:id="1" w:name="_Toc508100408"/>
      <w:r w:rsidRPr="0039004D">
        <w:rPr>
          <w:rFonts w:cs="Times New Roman"/>
          <w:szCs w:val="24"/>
        </w:rPr>
        <w:lastRenderedPageBreak/>
        <w:t>Palabras Clave</w:t>
      </w:r>
      <w:bookmarkEnd w:id="1"/>
    </w:p>
    <w:p w14:paraId="354E162A" w14:textId="77777777" w:rsidR="00A12DD0" w:rsidRPr="0039004D" w:rsidRDefault="00A12DD0" w:rsidP="00262D6E">
      <w:pPr>
        <w:spacing w:line="360" w:lineRule="auto"/>
        <w:jc w:val="both"/>
        <w:rPr>
          <w:rFonts w:cs="Times New Roman"/>
          <w:lang w:val="es-ES"/>
        </w:rPr>
      </w:pPr>
    </w:p>
    <w:p w14:paraId="0FB5068E" w14:textId="77777777"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tema de Información; Salud; Perú</w:t>
      </w:r>
    </w:p>
    <w:p w14:paraId="0A51DAE7" w14:textId="48FB4571" w:rsidR="00970EB4" w:rsidRDefault="00A12DD0" w:rsidP="00602A2A">
      <w:pPr>
        <w:pStyle w:val="Ttulo1"/>
        <w:spacing w:line="360" w:lineRule="auto"/>
        <w:rPr>
          <w:rFonts w:cs="Times New Roman"/>
          <w:szCs w:val="24"/>
        </w:rPr>
      </w:pPr>
      <w:bookmarkStart w:id="2" w:name="_Toc508100409"/>
      <w:r w:rsidRPr="0039004D">
        <w:rPr>
          <w:rFonts w:cs="Times New Roman"/>
          <w:szCs w:val="24"/>
        </w:rPr>
        <w:lastRenderedPageBreak/>
        <w:t>Introducción</w:t>
      </w:r>
      <w:bookmarkEnd w:id="2"/>
    </w:p>
    <w:p w14:paraId="72F42204" w14:textId="77777777" w:rsidR="0049325E" w:rsidRDefault="0049325E" w:rsidP="0049325E">
      <w:pPr>
        <w:rPr>
          <w:lang w:val="es-ES"/>
        </w:rPr>
      </w:pPr>
    </w:p>
    <w:p w14:paraId="1C7F063E" w14:textId="0B0B1571"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D32C56">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D32C56">
        <w:rPr>
          <w:lang w:val="es-ES"/>
        </w:rPr>
        <w:fldChar w:fldCharType="separate"/>
      </w:r>
      <w:r w:rsidR="00D32C56" w:rsidRPr="003D138E">
        <w:rPr>
          <w:noProof/>
          <w:lang w:val="es-ES"/>
        </w:rPr>
        <w:t>(1)</w:t>
      </w:r>
      <w:r w:rsidR="00D32C56">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D32C56">
        <w:rPr>
          <w:lang w:val="es-ES"/>
        </w:rPr>
        <w:fldChar w:fldCharType="begin" w:fldLock="1"/>
      </w:r>
      <w:r w:rsidR="00465DBE">
        <w:rPr>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D32C56">
        <w:rPr>
          <w:lang w:val="es-ES"/>
        </w:rPr>
        <w:fldChar w:fldCharType="separate"/>
      </w:r>
      <w:r w:rsidR="00D32C56" w:rsidRPr="00D32C56">
        <w:rPr>
          <w:noProof/>
          <w:lang w:val="es-ES"/>
        </w:rPr>
        <w:t>(2)</w:t>
      </w:r>
      <w:r w:rsidR="00D32C56">
        <w:rPr>
          <w:lang w:val="es-ES"/>
        </w:rPr>
        <w:fldChar w:fldCharType="end"/>
      </w:r>
      <w:r w:rsidR="00D32C56">
        <w:rPr>
          <w:lang w:val="es-ES"/>
        </w:rPr>
        <w:t xml:space="preserve">. </w:t>
      </w:r>
      <w:r w:rsidR="005D31DC">
        <w:rPr>
          <w:rFonts w:cs="Times New Roman"/>
          <w:lang w:val="es-ES"/>
        </w:rPr>
        <w:t xml:space="preserve">Estos tipos de sistemas se encuentran probados de tener una alta importancia ya que permiten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5D31DC"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5D31DC" w:rsidRPr="0039004D">
        <w:rPr>
          <w:rFonts w:cs="Times New Roman"/>
          <w:lang w:val="es-ES"/>
        </w:rPr>
        <w:fldChar w:fldCharType="separate"/>
      </w:r>
      <w:r w:rsidR="005D31DC" w:rsidRPr="00A90C62">
        <w:rPr>
          <w:rFonts w:cs="Times New Roman"/>
          <w:noProof/>
          <w:lang w:val="es-ES"/>
        </w:rPr>
        <w:t>(3)</w:t>
      </w:r>
      <w:r w:rsidR="005D31DC"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636506"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636506" w:rsidRPr="0039004D">
        <w:rPr>
          <w:rFonts w:cs="Times New Roman"/>
          <w:lang w:val="es-ES"/>
        </w:rPr>
        <w:fldChar w:fldCharType="separate"/>
      </w:r>
      <w:r w:rsidR="00465DBE" w:rsidRPr="00465DBE">
        <w:rPr>
          <w:rFonts w:cs="Times New Roman"/>
          <w:noProof/>
          <w:lang w:val="es-ES"/>
        </w:rPr>
        <w:t>(4)</w:t>
      </w:r>
      <w:r w:rsidR="00636506" w:rsidRPr="0039004D">
        <w:rPr>
          <w:rFonts w:cs="Times New Roman"/>
          <w:lang w:val="es-ES"/>
        </w:rPr>
        <w:fldChar w:fldCharType="end"/>
      </w:r>
      <w:r w:rsidR="00636506" w:rsidRPr="005D31DC">
        <w:rPr>
          <w:rFonts w:cs="Times New Roman"/>
          <w:lang w:val="es-ES"/>
        </w:rPr>
        <w:t xml:space="preserve"> </w:t>
      </w:r>
      <w:r w:rsidR="00636506"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636506" w:rsidRPr="0039004D">
        <w:rPr>
          <w:rFonts w:cs="Times New Roman"/>
          <w:lang w:val="es-ES"/>
        </w:rPr>
        <w:fldChar w:fldCharType="separate"/>
      </w:r>
      <w:r w:rsidR="00465DBE" w:rsidRPr="00465DBE">
        <w:rPr>
          <w:rFonts w:cs="Times New Roman"/>
          <w:noProof/>
          <w:lang w:val="es-ES"/>
        </w:rPr>
        <w:t>(5)</w:t>
      </w:r>
      <w:r w:rsidR="00636506" w:rsidRPr="0039004D">
        <w:rPr>
          <w:rFonts w:cs="Times New Roman"/>
          <w:lang w:val="es-ES"/>
        </w:rPr>
        <w:fldChar w:fldCharType="end"/>
      </w:r>
      <w:r w:rsidR="00636506" w:rsidRPr="005D31DC">
        <w:rPr>
          <w:rFonts w:cs="Times New Roman"/>
          <w:lang w:val="es-ES"/>
        </w:rPr>
        <w:t xml:space="preserve"> </w:t>
      </w:r>
      <w:r w:rsidR="00636506"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636506" w:rsidRPr="0039004D">
        <w:rPr>
          <w:rFonts w:cs="Times New Roman"/>
          <w:lang w:val="es-ES"/>
        </w:rPr>
        <w:fldChar w:fldCharType="separate"/>
      </w:r>
      <w:r w:rsidR="00465DBE" w:rsidRPr="00465DBE">
        <w:rPr>
          <w:rFonts w:cs="Times New Roman"/>
          <w:noProof/>
          <w:lang w:val="es-ES"/>
        </w:rPr>
        <w:t>(6)</w:t>
      </w:r>
      <w:r w:rsidR="00636506" w:rsidRPr="0039004D">
        <w:rPr>
          <w:rFonts w:cs="Times New Roman"/>
          <w:lang w:val="es-ES"/>
        </w:rPr>
        <w:fldChar w:fldCharType="end"/>
      </w:r>
      <w:r w:rsidR="00636506" w:rsidRPr="005D31DC">
        <w:rPr>
          <w:rFonts w:cs="Times New Roman"/>
          <w:lang w:val="es-ES"/>
        </w:rPr>
        <w:t xml:space="preserve"> </w:t>
      </w:r>
      <w:r w:rsidR="00636506"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636506" w:rsidRPr="0039004D">
        <w:rPr>
          <w:rFonts w:cs="Times New Roman"/>
          <w:lang w:val="es-ES"/>
        </w:rPr>
        <w:fldChar w:fldCharType="separate"/>
      </w:r>
      <w:r w:rsidR="00465DBE" w:rsidRPr="00465DBE">
        <w:rPr>
          <w:rFonts w:cs="Times New Roman"/>
          <w:noProof/>
          <w:lang w:val="es-ES"/>
        </w:rPr>
        <w:t>(7)</w:t>
      </w:r>
      <w:r w:rsidR="00636506" w:rsidRPr="0039004D">
        <w:rPr>
          <w:rFonts w:cs="Times New Roman"/>
          <w:lang w:val="es-ES"/>
        </w:rPr>
        <w:fldChar w:fldCharType="end"/>
      </w:r>
      <w:r w:rsidR="00636506">
        <w:rPr>
          <w:rFonts w:cs="Times New Roman"/>
          <w:lang w:val="es-ES"/>
        </w:rPr>
        <w:t xml:space="preserve"> e incluso existen software comercial que han sido utilizadas hasta para evitar propagación de pandemias </w:t>
      </w:r>
      <w:r w:rsidR="00636506">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636506">
        <w:rPr>
          <w:rFonts w:cs="Times New Roman"/>
          <w:lang w:val="es-ES"/>
        </w:rPr>
        <w:fldChar w:fldCharType="separate"/>
      </w:r>
      <w:r w:rsidR="00465DBE" w:rsidRPr="00465DBE">
        <w:rPr>
          <w:rFonts w:cs="Times New Roman"/>
          <w:noProof/>
          <w:lang w:val="es-ES"/>
        </w:rPr>
        <w:t>(8)</w:t>
      </w:r>
      <w:r w:rsidR="00636506">
        <w:rPr>
          <w:rFonts w:cs="Times New Roman"/>
          <w:lang w:val="es-ES"/>
        </w:rPr>
        <w:fldChar w:fldCharType="end"/>
      </w:r>
      <w:r w:rsidR="00636506">
        <w:rPr>
          <w:rFonts w:cs="Times New Roman"/>
          <w:lang w:val="es-ES"/>
        </w:rPr>
        <w:t>.</w:t>
      </w:r>
    </w:p>
    <w:p w14:paraId="66899CB4" w14:textId="60E2040F"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tipo de software ya que está pensado para la recolección de comunicaciones digitales con los ciudadanos. En el caso de la Superintendencia Nacional de Salud (SUSALUD) del Perú se han realizados esfuerzos para mejorar las comunicaciones entre paciente y sus Instituciones Prestadoras de Servicios de Salud (IPRESS) pero estos intentos aún cuentan con varias deficiencias a ser resuelt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User-Centered Design, UCD)</w:t>
      </w:r>
      <w:r w:rsidR="00465DBE">
        <w:rPr>
          <w:rFonts w:cs="Times New Roman"/>
          <w:lang w:val="es-ES"/>
        </w:rPr>
        <w:t xml:space="preserve"> </w:t>
      </w:r>
      <w:r w:rsidR="00465DBE">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465DBE">
        <w:rPr>
          <w:rFonts w:cs="Times New Roman"/>
          <w:lang w:val="es-ES"/>
        </w:rPr>
        <w:fldChar w:fldCharType="separate"/>
      </w:r>
      <w:r w:rsidR="00465DBE" w:rsidRPr="00465DBE">
        <w:rPr>
          <w:rFonts w:cs="Times New Roman"/>
          <w:noProof/>
          <w:lang w:val="es-ES"/>
        </w:rPr>
        <w:t>(9)</w:t>
      </w:r>
      <w:r w:rsidR="00465DBE">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465DBE"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465DBE" w:rsidRPr="0039004D">
        <w:rPr>
          <w:rFonts w:cs="Times New Roman"/>
          <w:lang w:val="es-ES"/>
        </w:rPr>
        <w:fldChar w:fldCharType="separate"/>
      </w:r>
      <w:r w:rsidR="003F29A5" w:rsidRPr="003F29A5">
        <w:rPr>
          <w:rFonts w:cs="Times New Roman"/>
          <w:noProof/>
          <w:lang w:val="es-ES"/>
        </w:rPr>
        <w:t>(10)</w:t>
      </w:r>
      <w:r w:rsidR="00465DBE" w:rsidRPr="0039004D">
        <w:rPr>
          <w:rFonts w:cs="Times New Roman"/>
          <w:lang w:val="es-ES"/>
        </w:rPr>
        <w:fldChar w:fldCharType="end"/>
      </w:r>
      <w:r w:rsidR="00465DBE">
        <w:rPr>
          <w:rFonts w:cs="Times New Roman"/>
          <w:lang w:val="es-ES"/>
        </w:rPr>
        <w:t>.</w:t>
      </w:r>
    </w:p>
    <w:p w14:paraId="076C2906" w14:textId="6AE593BD" w:rsidR="00465DBE" w:rsidRPr="00465DBE" w:rsidRDefault="00465DBE" w:rsidP="00465DBE">
      <w:pPr>
        <w:spacing w:line="360" w:lineRule="auto"/>
        <w:jc w:val="both"/>
      </w:pPr>
      <w:r>
        <w:rPr>
          <w:rFonts w:cs="Times New Roman"/>
          <w:lang w:val="es-ES"/>
        </w:rPr>
        <w:t xml:space="preserve">Adicionalmente, este sistema de gestión de reclamos estaría basado en los principios requeridos para garantizar la recolección de reclamos, su manejo y uso de dicha información </w:t>
      </w:r>
      <w:r>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Pr>
          <w:rFonts w:cs="Times New Roman"/>
          <w:lang w:val="es-ES"/>
        </w:rPr>
        <w:fldChar w:fldCharType="separate"/>
      </w:r>
      <w:r w:rsidR="003F29A5" w:rsidRPr="003F29A5">
        <w:rPr>
          <w:rFonts w:cs="Times New Roman"/>
          <w:noProof/>
          <w:lang w:val="es-ES"/>
        </w:rPr>
        <w:t>(11)</w:t>
      </w:r>
      <w:r>
        <w:rPr>
          <w:rFonts w:cs="Times New Roman"/>
          <w:lang w:val="es-ES"/>
        </w:rPr>
        <w:fldChar w:fldCharType="end"/>
      </w:r>
      <w:r>
        <w:rPr>
          <w:rFonts w:cs="Times New Roman"/>
          <w:lang w:val="es-ES"/>
        </w:rPr>
        <w:t xml:space="preserve">. </w:t>
      </w:r>
    </w:p>
    <w:p w14:paraId="125B6E6F" w14:textId="77777777" w:rsidR="00465DBE" w:rsidRDefault="00465DBE" w:rsidP="005D31DC">
      <w:pPr>
        <w:spacing w:line="360" w:lineRule="auto"/>
        <w:jc w:val="both"/>
        <w:rPr>
          <w:rFonts w:cs="Times New Roman"/>
          <w:lang w:val="es-ES"/>
        </w:rPr>
      </w:pPr>
    </w:p>
    <w:p w14:paraId="58A845A8" w14:textId="77777777" w:rsidR="00465DBE" w:rsidRDefault="00465DBE" w:rsidP="005D31DC">
      <w:pPr>
        <w:spacing w:line="360" w:lineRule="auto"/>
        <w:jc w:val="both"/>
        <w:rPr>
          <w:rFonts w:cs="Times New Roman"/>
          <w:lang w:val="es-ES"/>
        </w:rPr>
      </w:pPr>
    </w:p>
    <w:p w14:paraId="01477995" w14:textId="77777777" w:rsidR="00A12DD0" w:rsidRPr="0039004D" w:rsidRDefault="00A12DD0" w:rsidP="00262D6E">
      <w:pPr>
        <w:pStyle w:val="Ttulo1"/>
        <w:spacing w:line="360" w:lineRule="auto"/>
        <w:rPr>
          <w:rFonts w:cs="Times New Roman"/>
          <w:szCs w:val="24"/>
        </w:rPr>
      </w:pPr>
      <w:bookmarkStart w:id="3" w:name="_Toc508100410"/>
      <w:r w:rsidRPr="0039004D">
        <w:rPr>
          <w:rFonts w:cs="Times New Roman"/>
          <w:szCs w:val="24"/>
        </w:rPr>
        <w:lastRenderedPageBreak/>
        <w:t>Planteamiento del Problema</w:t>
      </w:r>
      <w:bookmarkEnd w:id="3"/>
    </w:p>
    <w:p w14:paraId="2E0FFC4E" w14:textId="77777777" w:rsidR="00DC394C" w:rsidRPr="0039004D" w:rsidRDefault="00DC394C" w:rsidP="00262D6E">
      <w:pPr>
        <w:spacing w:line="360" w:lineRule="auto"/>
        <w:jc w:val="both"/>
        <w:rPr>
          <w:rFonts w:cs="Times New Roman"/>
          <w:b/>
          <w:lang w:val="es-ES"/>
        </w:rPr>
      </w:pPr>
    </w:p>
    <w:p w14:paraId="779DBC0F" w14:textId="59D1A88E"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El uso de sistemas para un manejo adecuado de reclamos es necesario para mejorar la calidad de atención en centros de salud, ya que con ellos podemos encontrar posibles fallas en los procesos internos o en la capacitación del personal</w:t>
      </w:r>
      <w:r w:rsidR="00F21CF8">
        <w:rPr>
          <w:rFonts w:cs="Times New Roman"/>
          <w:color w:val="000000" w:themeColor="text1"/>
          <w:lang w:val="es-ES"/>
        </w:rPr>
        <w:t xml:space="preserve"> </w:t>
      </w:r>
      <w:r w:rsidR="00F21CF8">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1CF8">
        <w:rPr>
          <w:rFonts w:cs="Times New Roman"/>
          <w:color w:val="000000" w:themeColor="text1"/>
          <w:lang w:val="es-ES"/>
        </w:rPr>
        <w:fldChar w:fldCharType="separate"/>
      </w:r>
      <w:r w:rsidR="00A90C62" w:rsidRPr="00A90C62">
        <w:rPr>
          <w:rFonts w:cs="Times New Roman"/>
          <w:noProof/>
          <w:color w:val="000000" w:themeColor="text1"/>
          <w:lang w:val="es-ES"/>
        </w:rPr>
        <w:t>(3)</w:t>
      </w:r>
      <w:r w:rsidR="00F21CF8">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F21CF8">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1CF8">
        <w:rPr>
          <w:rFonts w:cs="Times New Roman"/>
          <w:color w:val="000000" w:themeColor="text1"/>
          <w:lang w:val="es-ES"/>
        </w:rPr>
        <w:fldChar w:fldCharType="separate"/>
      </w:r>
      <w:r w:rsidR="003F29A5" w:rsidRPr="003F29A5">
        <w:rPr>
          <w:rFonts w:cs="Times New Roman"/>
          <w:noProof/>
          <w:color w:val="000000" w:themeColor="text1"/>
          <w:lang w:val="es-ES"/>
        </w:rPr>
        <w:t>(11)</w:t>
      </w:r>
      <w:r w:rsidR="00F21CF8">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5D25F1">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5D25F1">
        <w:rPr>
          <w:rFonts w:cs="Times New Roman"/>
          <w:color w:val="000000" w:themeColor="text1"/>
          <w:lang w:val="es-ES"/>
        </w:rPr>
        <w:fldChar w:fldCharType="separate"/>
      </w:r>
      <w:r w:rsidR="00A90C62" w:rsidRPr="00A90C62">
        <w:rPr>
          <w:rFonts w:cs="Times New Roman"/>
          <w:noProof/>
          <w:color w:val="000000" w:themeColor="text1"/>
          <w:lang w:val="es-ES"/>
        </w:rPr>
        <w:t>(3)</w:t>
      </w:r>
      <w:r w:rsidR="005D25F1">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A9405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A9405F">
        <w:rPr>
          <w:rFonts w:cs="Times New Roman"/>
          <w:color w:val="000000" w:themeColor="text1"/>
          <w:lang w:val="es-ES"/>
        </w:rPr>
        <w:fldChar w:fldCharType="separate"/>
      </w:r>
      <w:r w:rsidR="003F29A5" w:rsidRPr="003F29A5">
        <w:rPr>
          <w:rFonts w:cs="Times New Roman"/>
          <w:noProof/>
          <w:color w:val="000000" w:themeColor="text1"/>
          <w:lang w:val="es-ES"/>
        </w:rPr>
        <w:t>(12)</w:t>
      </w:r>
      <w:r w:rsidR="00A9405F">
        <w:rPr>
          <w:rFonts w:cs="Times New Roman"/>
          <w:color w:val="000000" w:themeColor="text1"/>
          <w:lang w:val="es-ES"/>
        </w:rPr>
        <w:fldChar w:fldCharType="end"/>
      </w:r>
      <w:r w:rsidR="00BB0CB9" w:rsidRPr="0039004D">
        <w:rPr>
          <w:rFonts w:cs="Times New Roman"/>
          <w:color w:val="000000" w:themeColor="text1"/>
          <w:lang w:val="es-ES"/>
        </w:rPr>
        <w:t>, todas las algunas Instituciones Prestadora</w:t>
      </w:r>
      <w:r w:rsidR="00BD3B0B" w:rsidRPr="0039004D">
        <w:rPr>
          <w:rFonts w:cs="Times New Roman"/>
          <w:color w:val="000000" w:themeColor="text1"/>
          <w:lang w:val="es-ES"/>
        </w:rPr>
        <w:t>s</w:t>
      </w:r>
      <w:r w:rsidR="00BB0CB9" w:rsidRPr="0039004D">
        <w:rPr>
          <w:rFonts w:cs="Times New Roman"/>
          <w:color w:val="000000" w:themeColor="text1"/>
          <w:lang w:val="es-ES"/>
        </w:rPr>
        <w:t xml:space="preserve"> de Servicios de Salud (</w:t>
      </w:r>
      <w:r w:rsidR="004006D2" w:rsidRPr="0039004D">
        <w:rPr>
          <w:rFonts w:cs="Times New Roman"/>
          <w:color w:val="000000" w:themeColor="text1"/>
          <w:lang w:val="es-ES"/>
        </w:rPr>
        <w:t>IPRESS)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medio no brinda las herramientas necesarias para gestionar de forma sistematizada la información proveniente de los reclamos por lo tanto es difícil utilizarla para promover e incentivar proyectos de mejora dentro de las IPRESS. Esto viene acompañado de una percepción negativa de los reclamos por parte de los prestadores de salud que muchas veces impiden que los ciudadanos presenten sus reclamos.</w:t>
      </w:r>
    </w:p>
    <w:p w14:paraId="799BCC96" w14:textId="1C010D89" w:rsidR="00F97069"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La Superintendencia Nacional de Salud (SUSALUD),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llamado Totem</w:t>
      </w:r>
      <w:r w:rsidR="00F97069">
        <w:rPr>
          <w:rFonts w:cs="Times New Roman"/>
          <w:color w:val="000000" w:themeColor="text1"/>
          <w:lang w:val="es-ES"/>
        </w:rPr>
        <w:t xml:space="preserve"> </w:t>
      </w:r>
      <w:r w:rsidR="00F97069">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F97069">
        <w:rPr>
          <w:rFonts w:cs="Times New Roman"/>
          <w:color w:val="000000" w:themeColor="text1"/>
          <w:lang w:val="es-ES"/>
        </w:rPr>
        <w:fldChar w:fldCharType="separate"/>
      </w:r>
      <w:r w:rsidR="003F29A5" w:rsidRPr="003F29A5">
        <w:rPr>
          <w:rFonts w:cs="Times New Roman"/>
          <w:noProof/>
          <w:color w:val="000000" w:themeColor="text1"/>
          <w:lang w:val="es-ES"/>
        </w:rPr>
        <w:t>(13)</w:t>
      </w:r>
      <w:r w:rsidR="00F97069">
        <w:rPr>
          <w:rFonts w:cs="Times New Roman"/>
          <w:color w:val="000000" w:themeColor="text1"/>
          <w:lang w:val="es-ES"/>
        </w:rPr>
        <w:fldChar w:fldCharType="end"/>
      </w:r>
      <w:r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 y posteriormente, 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Totem sirve como un canal adicional a la </w:t>
      </w:r>
      <w:r w:rsidR="00F97069">
        <w:rPr>
          <w:rFonts w:cs="Times New Roman"/>
          <w:color w:val="000000" w:themeColor="text1"/>
          <w:lang w:val="es-ES"/>
        </w:rPr>
        <w:t>PAUS</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261F3E01" w14:textId="6F3DEAD4" w:rsidR="004E6160" w:rsidRPr="0039004D" w:rsidRDefault="004E6160" w:rsidP="00262D6E">
      <w:pPr>
        <w:spacing w:line="360" w:lineRule="auto"/>
        <w:jc w:val="both"/>
        <w:rPr>
          <w:rFonts w:cs="Times New Roman"/>
          <w:color w:val="000000" w:themeColor="text1"/>
          <w:lang w:val="es-ES"/>
        </w:rPr>
      </w:pPr>
      <w:r w:rsidRPr="0039004D">
        <w:rPr>
          <w:rFonts w:cs="Times New Roman"/>
          <w:color w:val="000000" w:themeColor="text1"/>
          <w:lang w:val="es-ES"/>
        </w:rPr>
        <w:t xml:space="preserve">Ante el importante 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0D4C8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0D4C8E">
        <w:rPr>
          <w:rFonts w:cs="Times New Roman"/>
          <w:color w:val="000000" w:themeColor="text1"/>
          <w:lang w:val="es-ES"/>
        </w:rPr>
        <w:fldChar w:fldCharType="separate"/>
      </w:r>
      <w:r w:rsidR="003F29A5" w:rsidRPr="003F29A5">
        <w:rPr>
          <w:rFonts w:cs="Times New Roman"/>
          <w:noProof/>
          <w:color w:val="000000" w:themeColor="text1"/>
          <w:lang w:val="es-ES"/>
        </w:rPr>
        <w:t>(14)</w:t>
      </w:r>
      <w:r w:rsidR="000D4C8E">
        <w:rPr>
          <w:rFonts w:cs="Times New Roman"/>
          <w:color w:val="000000" w:themeColor="text1"/>
          <w:lang w:val="es-ES"/>
        </w:rPr>
        <w:fldChar w:fldCharType="end"/>
      </w:r>
      <w:r w:rsidR="00ED513F" w:rsidRPr="0039004D">
        <w:rPr>
          <w:rFonts w:cs="Times New Roman"/>
          <w:color w:val="000000" w:themeColor="text1"/>
          <w:lang w:val="es-ES"/>
        </w:rPr>
        <w:t xml:space="preserve"> y la </w:t>
      </w:r>
      <w:r w:rsidR="008F2FAA" w:rsidRPr="0039004D">
        <w:rPr>
          <w:rFonts w:cs="Times New Roman"/>
          <w:color w:val="000000" w:themeColor="text1"/>
          <w:lang w:val="es-ES"/>
        </w:rPr>
        <w:t xml:space="preserve">poca atención que se les brinda a ellos debido a una pobre comunicación entre pacientes, </w:t>
      </w:r>
      <w:r w:rsidR="00F22CCC" w:rsidRPr="0039004D">
        <w:rPr>
          <w:rFonts w:cs="Times New Roman"/>
          <w:color w:val="000000" w:themeColor="text1"/>
          <w:lang w:val="es-ES"/>
        </w:rPr>
        <w:t>terceros legitimados</w:t>
      </w:r>
      <w:r w:rsidR="000D4C8E">
        <w:rPr>
          <w:rFonts w:cs="Times New Roman"/>
          <w:color w:val="000000" w:themeColor="text1"/>
          <w:lang w:val="es-ES"/>
        </w:rPr>
        <w:t>, IPRESS y SUSALUD,</w:t>
      </w:r>
      <w:r w:rsidR="008F2FAA" w:rsidRPr="0039004D">
        <w:rPr>
          <w:rFonts w:cs="Times New Roman"/>
          <w:color w:val="000000" w:themeColor="text1"/>
          <w:lang w:val="es-ES"/>
        </w:rPr>
        <w:t xml:space="preserve"> la necesidad de un sistema de información que permita centralizar todos los reclamos del </w:t>
      </w:r>
      <w:r w:rsidR="008F2FAA" w:rsidRPr="0039004D">
        <w:rPr>
          <w:rFonts w:cs="Times New Roman"/>
          <w:color w:val="000000" w:themeColor="text1"/>
          <w:lang w:val="es-ES"/>
        </w:rPr>
        <w:lastRenderedPageBreak/>
        <w:t>sector para que 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 xml:space="preserve">IPRESS es imperativa, ya que </w:t>
      </w:r>
      <w:r w:rsidR="008F2FAA" w:rsidRPr="0039004D">
        <w:rPr>
          <w:rFonts w:cs="Times New Roman"/>
          <w:color w:val="000000" w:themeColor="text1"/>
          <w:lang w:val="es-ES"/>
        </w:rPr>
        <w:t xml:space="preserve">la forma en cómo se manejan actualmente los reclamos no es adecuada. </w:t>
      </w:r>
      <w:r w:rsidR="00360D80" w:rsidRPr="0039004D">
        <w:rPr>
          <w:rFonts w:cs="Times New Roman"/>
          <w:color w:val="000000" w:themeColor="text1"/>
          <w:lang w:val="es-ES"/>
        </w:rPr>
        <w:t>Esta tesis</w:t>
      </w:r>
      <w:r w:rsidR="000D6FCB" w:rsidRPr="0039004D">
        <w:rPr>
          <w:rFonts w:cs="Times New Roman"/>
          <w:color w:val="000000" w:themeColor="text1"/>
          <w:lang w:val="es-ES"/>
        </w:rPr>
        <w:t xml:space="preserve"> se centra en encontrar un</w:t>
      </w:r>
      <w:r w:rsidR="00360D80" w:rsidRPr="0039004D">
        <w:rPr>
          <w:rFonts w:cs="Times New Roman"/>
          <w:color w:val="000000" w:themeColor="text1"/>
          <w:lang w:val="es-ES"/>
        </w:rPr>
        <w:t xml:space="preserve"> diseño posible para dicho sistema centralizado</w:t>
      </w:r>
      <w:r w:rsidR="003438F5" w:rsidRPr="0039004D">
        <w:rPr>
          <w:rFonts w:cs="Times New Roman"/>
          <w:color w:val="000000" w:themeColor="text1"/>
          <w:lang w:val="es-ES"/>
        </w:rPr>
        <w:t>, convergiendo necesi</w:t>
      </w:r>
      <w:r w:rsidR="000D4C8E">
        <w:rPr>
          <w:rFonts w:cs="Times New Roman"/>
          <w:color w:val="000000" w:themeColor="text1"/>
          <w:lang w:val="es-ES"/>
        </w:rPr>
        <w:t>dades y requerimientos de tres</w:t>
      </w:r>
      <w:r w:rsidR="003438F5" w:rsidRPr="0039004D">
        <w:rPr>
          <w:rFonts w:cs="Times New Roman"/>
          <w:color w:val="000000" w:themeColor="text1"/>
          <w:lang w:val="es-ES"/>
        </w:rPr>
        <w:t xml:space="preserve"> tipos diferentes de usuarios principales del sistema</w:t>
      </w:r>
      <w:r w:rsidR="000D6FCB" w:rsidRPr="0039004D">
        <w:rPr>
          <w:rFonts w:cs="Times New Roman"/>
          <w:color w:val="000000" w:themeColor="text1"/>
          <w:lang w:val="es-ES"/>
        </w:rPr>
        <w:t>, el cual va a ser probado y testeado por dichos usuarios para encontrar posibles errores y</w:t>
      </w:r>
      <w:r w:rsidR="005C064B" w:rsidRPr="0039004D">
        <w:rPr>
          <w:rFonts w:cs="Times New Roman"/>
          <w:color w:val="000000" w:themeColor="text1"/>
          <w:lang w:val="es-ES"/>
        </w:rPr>
        <w:t xml:space="preserve"> hacer mejoras en el diseño del sistema</w:t>
      </w:r>
      <w:r w:rsidR="003438F5" w:rsidRPr="0039004D">
        <w:rPr>
          <w:rFonts w:cs="Times New Roman"/>
          <w:color w:val="000000" w:themeColor="text1"/>
          <w:lang w:val="es-ES"/>
        </w:rPr>
        <w:t xml:space="preserve">. </w:t>
      </w:r>
    </w:p>
    <w:p w14:paraId="179A76EB" w14:textId="77777777" w:rsidR="00A12DD0" w:rsidRPr="0039004D" w:rsidRDefault="00A12DD0" w:rsidP="00262D6E">
      <w:pPr>
        <w:pStyle w:val="Ttulo1"/>
        <w:spacing w:line="360" w:lineRule="auto"/>
        <w:rPr>
          <w:rFonts w:cs="Times New Roman"/>
          <w:szCs w:val="24"/>
        </w:rPr>
      </w:pPr>
      <w:bookmarkStart w:id="4" w:name="_Toc508100411"/>
      <w:r w:rsidRPr="0039004D">
        <w:rPr>
          <w:rFonts w:cs="Times New Roman"/>
          <w:szCs w:val="24"/>
        </w:rPr>
        <w:lastRenderedPageBreak/>
        <w:t>Marco Teórico</w:t>
      </w:r>
      <w:bookmarkEnd w:id="4"/>
    </w:p>
    <w:p w14:paraId="1BD0E4F3" w14:textId="77777777" w:rsidR="00562533" w:rsidRPr="0039004D" w:rsidRDefault="00562533" w:rsidP="00262D6E">
      <w:pPr>
        <w:spacing w:line="360" w:lineRule="auto"/>
        <w:jc w:val="both"/>
        <w:rPr>
          <w:rFonts w:cs="Times New Roman"/>
          <w:lang w:val="es-ES"/>
        </w:rPr>
      </w:pPr>
    </w:p>
    <w:p w14:paraId="37EBEE02" w14:textId="77777777" w:rsidR="00562533" w:rsidRPr="0039004D" w:rsidRDefault="00562533" w:rsidP="004210F8">
      <w:pPr>
        <w:pStyle w:val="Ttulo2"/>
        <w:numPr>
          <w:ilvl w:val="0"/>
          <w:numId w:val="15"/>
        </w:numPr>
        <w:spacing w:line="360" w:lineRule="auto"/>
        <w:rPr>
          <w:rFonts w:cs="Times New Roman"/>
          <w:szCs w:val="24"/>
          <w:lang w:val="es-ES"/>
        </w:rPr>
      </w:pPr>
      <w:bookmarkStart w:id="5" w:name="_Toc508100412"/>
      <w:r w:rsidRPr="0039004D">
        <w:rPr>
          <w:rFonts w:cs="Times New Roman"/>
          <w:szCs w:val="24"/>
          <w:lang w:val="es-ES"/>
        </w:rPr>
        <w:t>Calidad de Atención al usuario y sistemas de gestión para reclamos en el sector salud</w:t>
      </w:r>
      <w:bookmarkEnd w:id="5"/>
    </w:p>
    <w:p w14:paraId="71169140" w14:textId="77777777" w:rsidR="00B674F0" w:rsidRPr="0039004D" w:rsidRDefault="00B674F0" w:rsidP="00262D6E">
      <w:pPr>
        <w:spacing w:line="360" w:lineRule="auto"/>
        <w:jc w:val="both"/>
        <w:rPr>
          <w:rFonts w:cs="Times New Roman"/>
          <w:lang w:val="es-ES"/>
        </w:rPr>
      </w:pPr>
    </w:p>
    <w:p w14:paraId="09CF2BE1" w14:textId="77777777" w:rsidR="00AB21A0" w:rsidRPr="0039004D" w:rsidRDefault="00AB21A0" w:rsidP="00000899">
      <w:pPr>
        <w:pStyle w:val="Ttulo3"/>
      </w:pPr>
      <w:bookmarkStart w:id="6" w:name="_Toc508100413"/>
      <w:r w:rsidRPr="0039004D">
        <w:t>Calidad de Atención en Salud al Usuario</w:t>
      </w:r>
      <w:bookmarkEnd w:id="6"/>
    </w:p>
    <w:p w14:paraId="6BD3124E" w14:textId="3B1B57C0"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D95FB0"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D95FB0" w:rsidRPr="0039004D">
        <w:rPr>
          <w:rFonts w:cs="Times New Roman"/>
          <w:lang w:val="es-ES"/>
        </w:rPr>
        <w:fldChar w:fldCharType="separate"/>
      </w:r>
      <w:r w:rsidR="003D138E" w:rsidRPr="003D138E">
        <w:rPr>
          <w:rFonts w:cs="Times New Roman"/>
          <w:noProof/>
          <w:lang w:val="es-ES"/>
        </w:rPr>
        <w:t>(1)</w:t>
      </w:r>
      <w:r w:rsidR="00D95FB0"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D95FB0" w:rsidRPr="0039004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D95FB0"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D95FB0"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1B7223B0" w14:textId="2CB10521"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0A482B"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0A482B"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0A482B"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04CFD967" w14:textId="5B91C252"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BA4770">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BA4770">
        <w:rPr>
          <w:rFonts w:eastAsia="Times New Roman" w:cs="Times New Roman"/>
          <w:lang w:eastAsia="es-ES_tradnl"/>
        </w:rPr>
        <w:fldChar w:fldCharType="separate"/>
      </w:r>
      <w:r w:rsidR="003D138E" w:rsidRPr="003D138E">
        <w:rPr>
          <w:rFonts w:eastAsia="Times New Roman" w:cs="Times New Roman"/>
          <w:noProof/>
          <w:lang w:eastAsia="es-ES_tradnl"/>
        </w:rPr>
        <w:t>(1)</w:t>
      </w:r>
      <w:r w:rsidR="00BA4770">
        <w:rPr>
          <w:rFonts w:eastAsia="Times New Roman" w:cs="Times New Roman"/>
          <w:lang w:eastAsia="es-ES_tradnl"/>
        </w:rPr>
        <w:fldChar w:fldCharType="end"/>
      </w:r>
      <w:r w:rsidR="003C4BE1" w:rsidRPr="0039004D">
        <w:rPr>
          <w:rFonts w:eastAsia="Times New Roman" w:cs="Times New Roman"/>
          <w:lang w:eastAsia="es-ES_tradnl"/>
        </w:rPr>
        <w:t>.</w:t>
      </w:r>
    </w:p>
    <w:p w14:paraId="6837C898" w14:textId="46BF98FF"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Martha Chang de la Rosa", "given" : "Lic", "non-dropping-particle" : "", "parse-names" : false, "suffix" : "" }, { "dropping-particle" : "", "family" : "Mar\u00eda del Carmen Alem\u00e1n Lage", "given" : "Dra", "non-dropping-particle" : "", "parse-names" : false, "suffix" : "" }, { "dropping-particle" : "", "family" : "Garc\u00eda Roche", "given" : "Ren\u00e9", "non-dropping-particle" : "", "parse-names" : false, "suffix" : "" }, { "dropping-particle" : "", "family" : "Jorge Miranda", "given" : "Ra\u00fal", "non-dropping-particle" : "", "parse-names" : false, "suffix" : "" } ], "container-title" : "Rev Cubana Salud P\u00fablica", "id" : "ITEM-1", "issue" : "2", "issued" : { "date-parts" : [ [ "2000" ] ] }, "page" : "110-6", "title" : "EVALUACI\u00d3N DE LA CALIDAD DE LA ATENCI\u00d3N M\u00c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Pr>
          <w:rFonts w:eastAsia="Times New Roman" w:cs="Times New Roman"/>
          <w:lang w:eastAsia="es-ES_tradnl"/>
        </w:rPr>
        <w:fldChar w:fldCharType="separate"/>
      </w:r>
      <w:r w:rsidR="003F29A5" w:rsidRPr="003F29A5">
        <w:rPr>
          <w:rFonts w:eastAsia="Times New Roman" w:cs="Times New Roman"/>
          <w:noProof/>
          <w:lang w:eastAsia="es-ES_tradnl"/>
        </w:rPr>
        <w:t>(16)</w:t>
      </w:r>
      <w:r>
        <w:rPr>
          <w:rFonts w:eastAsia="Times New Roman" w:cs="Times New Roman"/>
          <w:lang w:eastAsia="es-ES_tradnl"/>
        </w:rPr>
        <w:fldChar w:fldCharType="end"/>
      </w:r>
      <w:r>
        <w:rPr>
          <w:rFonts w:eastAsia="Times New Roman" w:cs="Times New Roman"/>
          <w:lang w:eastAsia="es-ES_tradnl"/>
        </w:rPr>
        <w:t xml:space="preserve">. </w:t>
      </w:r>
    </w:p>
    <w:p w14:paraId="4383763C" w14:textId="09A88801" w:rsidR="00AB21A0" w:rsidRDefault="00AB21A0" w:rsidP="00AB21A0">
      <w:pPr>
        <w:rPr>
          <w:rFonts w:eastAsia="Times New Roman" w:cs="Times New Roman"/>
          <w:lang w:eastAsia="es-ES_tradnl"/>
        </w:rPr>
      </w:pPr>
    </w:p>
    <w:p w14:paraId="1C3D7998" w14:textId="77777777" w:rsidR="00BA4770" w:rsidRDefault="00BA4770" w:rsidP="00AB21A0">
      <w:pPr>
        <w:rPr>
          <w:rFonts w:eastAsia="Times New Roman" w:cs="Times New Roman"/>
          <w:lang w:eastAsia="es-ES_tradnl"/>
        </w:rPr>
      </w:pPr>
    </w:p>
    <w:p w14:paraId="7D6E7E3A" w14:textId="77777777" w:rsidR="00BA4770" w:rsidRDefault="00BA4770" w:rsidP="00AB21A0">
      <w:pPr>
        <w:rPr>
          <w:rFonts w:eastAsia="Times New Roman" w:cs="Times New Roman"/>
          <w:lang w:eastAsia="es-ES_tradnl"/>
        </w:rPr>
      </w:pPr>
    </w:p>
    <w:p w14:paraId="6A00AA64" w14:textId="77777777" w:rsidR="00BA4770" w:rsidRPr="0039004D" w:rsidRDefault="00BA4770" w:rsidP="00AB21A0">
      <w:pPr>
        <w:rPr>
          <w:lang w:val="es-ES"/>
        </w:rPr>
      </w:pPr>
    </w:p>
    <w:p w14:paraId="255BA83A" w14:textId="5967BB1D" w:rsidR="00562533" w:rsidRPr="0039004D" w:rsidRDefault="008B01E4" w:rsidP="00000899">
      <w:pPr>
        <w:pStyle w:val="Ttulo3"/>
      </w:pPr>
      <w:bookmarkStart w:id="7" w:name="_Toc508100414"/>
      <w:r>
        <w:lastRenderedPageBreak/>
        <w:t>Satisfacción del paciente y su importancia de</w:t>
      </w:r>
      <w:r w:rsidR="00562533" w:rsidRPr="0039004D">
        <w:t xml:space="preserve"> Monitoreo</w:t>
      </w:r>
      <w:bookmarkEnd w:id="7"/>
    </w:p>
    <w:p w14:paraId="48517709" w14:textId="01EE0A20"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D95FB0"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4)</w:t>
      </w:r>
      <w:r w:rsidR="00D95FB0"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D95FB0" w:rsidRPr="0039004D">
        <w:rPr>
          <w:rFonts w:cs="Times New Roman"/>
          <w:lang w:val="es-ES"/>
        </w:rPr>
        <w:fldChar w:fldCharType="begin" w:fldLock="1"/>
      </w:r>
      <w:r w:rsidR="00D12CF6">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7)</w:t>
      </w:r>
      <w:r w:rsidR="00D95FB0"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D95FB0"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8)</w:t>
      </w:r>
      <w:r w:rsidR="00D95FB0"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D95FB0" w:rsidRPr="0039004D">
        <w:rPr>
          <w:rFonts w:cs="Times New Roman"/>
          <w:lang w:val="es-ES"/>
        </w:rPr>
        <w:fldChar w:fldCharType="begin" w:fldLock="1"/>
      </w:r>
      <w:r w:rsidR="00D12CF6">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9)</w:t>
      </w:r>
      <w:r w:rsidR="00D95FB0" w:rsidRPr="0039004D">
        <w:rPr>
          <w:rFonts w:cs="Times New Roman"/>
          <w:lang w:val="es-ES"/>
        </w:rPr>
        <w:fldChar w:fldCharType="end"/>
      </w:r>
      <w:r w:rsidR="007B7445" w:rsidRPr="0039004D">
        <w:rPr>
          <w:rFonts w:cs="Times New Roman"/>
          <w:lang w:val="es-ES"/>
        </w:rPr>
        <w:t>.</w:t>
      </w:r>
    </w:p>
    <w:p w14:paraId="7850766C" w14:textId="77777777" w:rsidR="00B674F0" w:rsidRPr="0039004D" w:rsidRDefault="00B674F0" w:rsidP="00262D6E">
      <w:pPr>
        <w:spacing w:line="360" w:lineRule="auto"/>
        <w:jc w:val="both"/>
        <w:rPr>
          <w:rFonts w:cs="Times New Roman"/>
          <w:lang w:val="es-ES"/>
        </w:rPr>
      </w:pPr>
    </w:p>
    <w:p w14:paraId="2E50B1A5" w14:textId="6352C4B2"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00D95FB0"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4)</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915079E" w14:textId="77777777" w:rsidR="00804FEC" w:rsidRPr="0039004D" w:rsidRDefault="00804FEC" w:rsidP="00262D6E">
      <w:pPr>
        <w:spacing w:line="360" w:lineRule="auto"/>
        <w:jc w:val="both"/>
        <w:rPr>
          <w:rFonts w:cs="Times New Roman"/>
          <w:lang w:val="es-ES"/>
        </w:rPr>
      </w:pPr>
    </w:p>
    <w:p w14:paraId="68BBD6D0" w14:textId="77777777" w:rsidR="00562533" w:rsidRPr="0039004D" w:rsidRDefault="00562533" w:rsidP="00000899">
      <w:pPr>
        <w:pStyle w:val="Ttulo3"/>
      </w:pPr>
      <w:bookmarkStart w:id="8" w:name="_Toc508100415"/>
      <w:r w:rsidRPr="0039004D">
        <w:t>Formas de monitoreo en Perú y el Mundo</w:t>
      </w:r>
      <w:bookmarkEnd w:id="8"/>
    </w:p>
    <w:p w14:paraId="18EEAE73" w14:textId="6F5B8239" w:rsidR="00B674F0" w:rsidRDefault="00B674F0" w:rsidP="00262D6E">
      <w:pPr>
        <w:spacing w:line="360" w:lineRule="auto"/>
        <w:jc w:val="both"/>
        <w:rPr>
          <w:rFonts w:cs="Times New Roman"/>
          <w:lang w:val="es-ES"/>
        </w:rPr>
      </w:pPr>
      <w:r w:rsidRPr="0039004D">
        <w:rPr>
          <w:rFonts w:cs="Times New Roman"/>
          <w:lang w:val="es-ES"/>
        </w:rPr>
        <w:t>Ante la necesidad de colectar datos sobre la calidad de atención en salud, en Estados Unidos se creó el Hospital Consumer Assesment of Healthcare Providers and Systems (HCAHPS) 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D95FB0"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4)</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D95FB0"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5)</w:t>
      </w:r>
      <w:r w:rsidR="00D95FB0"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D95FB0"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6)</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centro de salud (llamados NHS Trust) debe encuestar a sus pacientes una vez al año </w:t>
      </w:r>
      <w:r w:rsidR="00D95FB0"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7)</w:t>
      </w:r>
      <w:r w:rsidR="00D95FB0" w:rsidRPr="0039004D">
        <w:rPr>
          <w:rFonts w:cs="Times New Roman"/>
          <w:lang w:val="es-ES"/>
        </w:rPr>
        <w:fldChar w:fldCharType="end"/>
      </w:r>
      <w:r w:rsidR="007B7445" w:rsidRPr="0039004D">
        <w:rPr>
          <w:rFonts w:cs="Times New Roman"/>
          <w:lang w:val="es-ES"/>
        </w:rPr>
        <w:t>.</w:t>
      </w:r>
    </w:p>
    <w:p w14:paraId="5AC212CE" w14:textId="77777777" w:rsidR="003D138E" w:rsidRDefault="003D138E" w:rsidP="00262D6E">
      <w:pPr>
        <w:spacing w:line="360" w:lineRule="auto"/>
        <w:jc w:val="both"/>
        <w:rPr>
          <w:rFonts w:cs="Times New Roman"/>
          <w:lang w:val="es-ES"/>
        </w:rPr>
      </w:pPr>
    </w:p>
    <w:p w14:paraId="31DD5450" w14:textId="1EF7DBCD"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empresas y los usuarios de ella, la presentación de reclamos han sido probados de encontrarse relacionados con bajos niveles de satisfacción </w:t>
      </w:r>
      <w:r>
        <w:rPr>
          <w:rFonts w:cs="Times New Roman"/>
          <w:lang w:val="es-ES"/>
        </w:rPr>
        <w:fldChar w:fldCharType="begin" w:fldLock="1"/>
      </w:r>
      <w:r w:rsidR="00465DBE">
        <w:rPr>
          <w:rFonts w:cs="Times New Roman"/>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Pr>
          <w:rFonts w:cs="Times New Roman"/>
          <w:lang w:val="es-ES"/>
        </w:rPr>
        <w:fldChar w:fldCharType="separate"/>
      </w:r>
      <w:r w:rsidR="00D32C56" w:rsidRPr="00D32C56">
        <w:rPr>
          <w:rFonts w:cs="Times New Roman"/>
          <w:noProof/>
          <w:lang w:val="es-ES"/>
        </w:rPr>
        <w:t>(2)</w:t>
      </w:r>
      <w:r>
        <w:rPr>
          <w:rFonts w:cs="Times New Roman"/>
          <w:lang w:val="es-ES"/>
        </w:rPr>
        <w:fldChar w:fldCharType="end"/>
      </w:r>
      <w:r>
        <w:rPr>
          <w:rFonts w:cs="Times New Roman"/>
          <w:lang w:val="es-ES"/>
        </w:rPr>
        <w:t>. Dejando al monitoreo de reclamos como una forma de monitorear la calidad de atención.</w:t>
      </w:r>
    </w:p>
    <w:p w14:paraId="17A7348B" w14:textId="77777777" w:rsidR="00FC6B75" w:rsidRPr="0039004D" w:rsidRDefault="00FC6B75" w:rsidP="00262D6E">
      <w:pPr>
        <w:spacing w:line="360" w:lineRule="auto"/>
        <w:jc w:val="both"/>
        <w:rPr>
          <w:rFonts w:cs="Times New Roman"/>
          <w:lang w:val="es-ES"/>
        </w:rPr>
      </w:pPr>
    </w:p>
    <w:p w14:paraId="049765E8" w14:textId="4D4CEDBE"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se encuentran normadas por el Decreto Supremo Nº 030-2016-SA</w:t>
      </w:r>
      <w:r w:rsidR="000018DC">
        <w:rPr>
          <w:rFonts w:cs="Times New Roman"/>
          <w:lang w:val="es-ES"/>
        </w:rPr>
        <w:t xml:space="preserve"> </w:t>
      </w:r>
      <w:r w:rsidR="00D95FB0"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2)</w:t>
      </w:r>
      <w:r w:rsidR="00D95FB0" w:rsidRPr="0039004D">
        <w:rPr>
          <w:rFonts w:cs="Times New Roman"/>
          <w:lang w:val="es-ES"/>
        </w:rPr>
        <w:fldChar w:fldCharType="end"/>
      </w:r>
      <w:r w:rsidR="00A2696A" w:rsidRPr="0039004D">
        <w:rPr>
          <w:rFonts w:cs="Times New Roman"/>
          <w:lang w:val="es-ES"/>
        </w:rPr>
        <w:t xml:space="preserve"> de</w:t>
      </w:r>
      <w:r w:rsidR="00755F71" w:rsidRPr="0039004D">
        <w:rPr>
          <w:rFonts w:cs="Times New Roman"/>
          <w:lang w:val="es-ES"/>
        </w:rPr>
        <w:t xml:space="preserve"> 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llamada Totem Digital Multimedia</w:t>
      </w:r>
      <w:r w:rsidR="000119FC" w:rsidRPr="0039004D">
        <w:rPr>
          <w:rFonts w:cs="Times New Roman"/>
          <w:lang w:val="es-ES"/>
        </w:rPr>
        <w:t xml:space="preserve"> </w:t>
      </w:r>
      <w:r w:rsidR="00D95FB0"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3)</w:t>
      </w:r>
      <w:r w:rsidR="00D95FB0"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 </w:t>
      </w:r>
    </w:p>
    <w:p w14:paraId="3F2D2B9B" w14:textId="77777777" w:rsidR="000D7A7B" w:rsidRPr="0039004D" w:rsidRDefault="000D7A7B" w:rsidP="00262D6E">
      <w:pPr>
        <w:spacing w:line="360" w:lineRule="auto"/>
        <w:jc w:val="both"/>
        <w:rPr>
          <w:rFonts w:cs="Times New Roman"/>
          <w:lang w:val="es-ES"/>
        </w:rPr>
      </w:pPr>
    </w:p>
    <w:p w14:paraId="42EEA73C" w14:textId="5768F4E3"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D95FB0"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20)</w:t>
      </w:r>
      <w:r w:rsidR="00D95FB0"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4C0E7C">
        <w:rPr>
          <w:rFonts w:cs="Times New Roman"/>
          <w:highlight w:val="lightGray"/>
          <w:lang w:val="es-ES"/>
        </w:rPr>
        <w:t>Cabe destacar que</w:t>
      </w:r>
      <w:r w:rsidR="00FA23DB" w:rsidRPr="004C0E7C">
        <w:rPr>
          <w:rFonts w:cs="Times New Roman"/>
          <w:highlight w:val="lightGray"/>
          <w:lang w:val="es-ES"/>
        </w:rPr>
        <w:t xml:space="preserve"> el investigador ha podido ver que la información de los reclamos y su manejo</w:t>
      </w:r>
      <w:r w:rsidR="00B41EF3" w:rsidRPr="004C0E7C">
        <w:rPr>
          <w:rFonts w:cs="Times New Roman"/>
          <w:highlight w:val="lightGray"/>
          <w:lang w:val="es-ES"/>
        </w:rPr>
        <w:t xml:space="preserve"> no se hace pública</w:t>
      </w:r>
      <w:r w:rsidR="00FA23DB" w:rsidRPr="004C0E7C">
        <w:rPr>
          <w:rFonts w:cs="Times New Roman"/>
          <w:highlight w:val="lightGray"/>
          <w:lang w:val="es-ES"/>
        </w:rPr>
        <w:t xml:space="preserve"> con la ciudadanía ni</w:t>
      </w:r>
      <w:r w:rsidR="00B41EF3" w:rsidRPr="004C0E7C">
        <w:rPr>
          <w:rFonts w:cs="Times New Roman"/>
          <w:highlight w:val="lightGray"/>
          <w:lang w:val="es-ES"/>
        </w:rPr>
        <w:t xml:space="preserve"> se comparte entre diversas IPRESS para poder llegar a un acuerdo sobre cómo solucionar ciertos reclamos que pueden ser repetitivos entre </w:t>
      </w:r>
      <w:r w:rsidR="00FA23DB" w:rsidRPr="004C0E7C">
        <w:rPr>
          <w:rFonts w:cs="Times New Roman"/>
          <w:highlight w:val="lightGray"/>
          <w:lang w:val="es-ES"/>
        </w:rPr>
        <w:t>ellas</w:t>
      </w:r>
      <w:r w:rsidR="00B41EF3" w:rsidRPr="004C0E7C">
        <w:rPr>
          <w:rFonts w:cs="Times New Roman"/>
          <w:highlight w:val="lightGray"/>
          <w:lang w:val="es-ES"/>
        </w:rPr>
        <w:t>.</w:t>
      </w:r>
    </w:p>
    <w:p w14:paraId="58927F0A" w14:textId="77777777" w:rsidR="00B674F0" w:rsidRPr="0039004D" w:rsidRDefault="00B674F0" w:rsidP="00262D6E">
      <w:pPr>
        <w:spacing w:line="360" w:lineRule="auto"/>
        <w:jc w:val="both"/>
        <w:rPr>
          <w:rFonts w:cs="Times New Roman"/>
          <w:lang w:val="es-ES"/>
        </w:rPr>
      </w:pPr>
    </w:p>
    <w:p w14:paraId="65333C85" w14:textId="70AB2D00" w:rsidR="00B34BB7" w:rsidRPr="00B34BB7" w:rsidRDefault="00562533" w:rsidP="00B34BB7">
      <w:pPr>
        <w:pStyle w:val="Ttulo3"/>
      </w:pPr>
      <w:bookmarkStart w:id="9" w:name="_Toc508100416"/>
      <w:r w:rsidRPr="0039004D">
        <w:t>Sistema de gestión de reclamos en el sector salud</w:t>
      </w:r>
      <w:bookmarkEnd w:id="9"/>
    </w:p>
    <w:p w14:paraId="12382910" w14:textId="710A5E43"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35CF1A5D" w14:textId="77777777" w:rsidR="00B34BB7" w:rsidRPr="00B34BB7" w:rsidRDefault="00B34BB7" w:rsidP="00B34BB7">
      <w:pPr>
        <w:rPr>
          <w:lang w:val="es-ES"/>
        </w:rPr>
      </w:pPr>
    </w:p>
    <w:p w14:paraId="0B1132C1" w14:textId="3CAEEA0C"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 xml:space="preserve">Es por eso que las deficiencias en el manejo de reclamos significa que las señales de </w:t>
      </w:r>
      <w:r w:rsidR="00B34BB7" w:rsidRPr="0039004D">
        <w:rPr>
          <w:rFonts w:cs="Times New Roman"/>
          <w:lang w:val="es-ES"/>
        </w:rPr>
        <w:lastRenderedPageBreak/>
        <w:t>advertencia están siendo pasadas por alto y resalta los procesos en los que se necesitan mejoras</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 </w:t>
      </w:r>
      <w:r w:rsidR="00D95FB0"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w:t>
      </w:r>
      <w:r w:rsidR="00D95FB0" w:rsidRPr="0039004D">
        <w:rPr>
          <w:rFonts w:cs="Times New Roman"/>
          <w:lang w:val="es-ES"/>
        </w:rPr>
        <w:fldChar w:fldCharType="end"/>
      </w:r>
      <w:r w:rsidR="007B7445" w:rsidRPr="0039004D">
        <w:rPr>
          <w:rFonts w:cs="Times New Roman"/>
          <w:lang w:val="es-ES"/>
        </w:rPr>
        <w:t>.</w:t>
      </w:r>
    </w:p>
    <w:p w14:paraId="3C3BF634" w14:textId="77777777" w:rsidR="005D31DC" w:rsidRPr="0039004D" w:rsidRDefault="005D31DC" w:rsidP="00262D6E">
      <w:pPr>
        <w:spacing w:line="360" w:lineRule="auto"/>
        <w:jc w:val="both"/>
        <w:rPr>
          <w:rFonts w:cs="Times New Roman"/>
          <w:lang w:val="es-ES"/>
        </w:rPr>
      </w:pPr>
    </w:p>
    <w:p w14:paraId="2DD4C578"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56A85EA4" w14:textId="77777777" w:rsidR="00B674F0" w:rsidRPr="0039004D" w:rsidRDefault="00B674F0" w:rsidP="00262D6E">
      <w:pPr>
        <w:spacing w:line="360" w:lineRule="auto"/>
        <w:jc w:val="both"/>
        <w:rPr>
          <w:rFonts w:cs="Times New Roman"/>
          <w:lang w:val="es-ES"/>
        </w:rPr>
      </w:pPr>
    </w:p>
    <w:p w14:paraId="3C5E0A16" w14:textId="6E60ABEB" w:rsidR="004C0E7C" w:rsidRDefault="00B674F0" w:rsidP="00262D6E">
      <w:pPr>
        <w:spacing w:line="360" w:lineRule="auto"/>
        <w:jc w:val="both"/>
        <w:rPr>
          <w:rFonts w:cs="Times New Roman"/>
          <w:lang w:val="es-ES"/>
        </w:rPr>
      </w:pPr>
      <w:r w:rsidRPr="0039004D">
        <w:rPr>
          <w:rFonts w:cs="Times New Roman"/>
          <w:lang w:val="es-ES"/>
        </w:rPr>
        <w:t>El análisis de los reclamos de los pacientes tiene 2 funciones principales dentro de un centr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centros de salud </w:t>
      </w:r>
      <w:r w:rsidR="00D95FB0"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08073E1" w14:textId="77777777" w:rsidR="004C0E7C" w:rsidRDefault="004C0E7C" w:rsidP="00262D6E">
      <w:pPr>
        <w:spacing w:line="360" w:lineRule="auto"/>
        <w:jc w:val="both"/>
        <w:rPr>
          <w:rFonts w:cs="Times New Roman"/>
          <w:lang w:val="es-ES"/>
        </w:rPr>
      </w:pPr>
    </w:p>
    <w:p w14:paraId="61FA5EAE" w14:textId="73DEC2FF"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D95FB0"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1)</w:t>
      </w:r>
      <w:r w:rsidR="00D95FB0" w:rsidRPr="0039004D">
        <w:rPr>
          <w:rFonts w:cs="Times New Roman"/>
          <w:lang w:val="es-ES"/>
        </w:rPr>
        <w:fldChar w:fldCharType="end"/>
      </w:r>
      <w:r w:rsidR="007B7445" w:rsidRPr="0039004D">
        <w:rPr>
          <w:rFonts w:cs="Times New Roman"/>
          <w:lang w:val="es-ES"/>
        </w:rPr>
        <w:t>.</w:t>
      </w:r>
    </w:p>
    <w:p w14:paraId="5D0F19F1" w14:textId="77777777" w:rsidR="00B674F0" w:rsidRPr="0039004D" w:rsidRDefault="00B674F0" w:rsidP="00262D6E">
      <w:pPr>
        <w:spacing w:line="360" w:lineRule="auto"/>
        <w:jc w:val="both"/>
        <w:rPr>
          <w:rFonts w:cs="Times New Roman"/>
          <w:lang w:val="es-ES"/>
        </w:rPr>
      </w:pPr>
    </w:p>
    <w:p w14:paraId="27631F80"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20BC2906" w14:textId="77777777" w:rsidR="00B674F0" w:rsidRPr="0039004D" w:rsidRDefault="00B674F0" w:rsidP="00262D6E">
      <w:pPr>
        <w:spacing w:line="360" w:lineRule="auto"/>
        <w:jc w:val="both"/>
        <w:rPr>
          <w:rFonts w:cs="Times New Roman"/>
          <w:lang w:val="es-ES"/>
        </w:rPr>
      </w:pPr>
    </w:p>
    <w:p w14:paraId="6D7E9582" w14:textId="4AB829C1"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Pr="0039004D">
        <w:rPr>
          <w:rFonts w:cs="Times New Roman"/>
          <w:lang w:val="es-ES"/>
        </w:rPr>
        <w:t xml:space="preserve">:  </w:t>
      </w:r>
    </w:p>
    <w:p w14:paraId="2C3A7D43" w14:textId="77777777" w:rsidR="00B674F0" w:rsidRPr="0039004D" w:rsidRDefault="00B674F0" w:rsidP="00262D6E">
      <w:pPr>
        <w:spacing w:line="360" w:lineRule="auto"/>
        <w:jc w:val="both"/>
        <w:rPr>
          <w:rFonts w:cs="Times New Roman"/>
          <w:lang w:val="es-ES"/>
        </w:rPr>
      </w:pPr>
    </w:p>
    <w:p w14:paraId="5AE42F82" w14:textId="12108603"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Esta colección de datos no debe limitarse solamente a ser proporcionada por </w:t>
      </w:r>
      <w:r w:rsidRPr="0039004D">
        <w:rPr>
          <w:rFonts w:cs="Times New Roman"/>
          <w:lang w:val="es-ES"/>
        </w:rPr>
        <w:lastRenderedPageBreak/>
        <w:t>pacientes, sino debe difundirse entre el personal (administrativos y personal de salud) ya que ellos también pueden proveer información valiosa</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7EFF6298" w14:textId="77777777" w:rsidR="00B674F0" w:rsidRPr="0039004D" w:rsidRDefault="00B674F0" w:rsidP="00262D6E">
      <w:pPr>
        <w:pStyle w:val="Prrafodelista"/>
        <w:spacing w:line="360" w:lineRule="auto"/>
        <w:ind w:left="1426"/>
        <w:jc w:val="both"/>
        <w:rPr>
          <w:rFonts w:cs="Times New Roman"/>
          <w:lang w:val="es-ES"/>
        </w:rPr>
      </w:pPr>
    </w:p>
    <w:p w14:paraId="26764F4A" w14:textId="76228514"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7BBA8CFF" w14:textId="7ADDBFF2"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centro de salud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3EC01B88" w14:textId="77777777" w:rsidR="00B674F0" w:rsidRPr="0039004D" w:rsidRDefault="00B674F0" w:rsidP="00262D6E">
      <w:pPr>
        <w:spacing w:line="360" w:lineRule="auto"/>
        <w:jc w:val="both"/>
        <w:rPr>
          <w:rFonts w:cs="Times New Roman"/>
          <w:lang w:val="es-ES"/>
        </w:rPr>
      </w:pPr>
    </w:p>
    <w:p w14:paraId="6AED04D9" w14:textId="12E5E376"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Accesibilidad: El sistema de manejo de reclamos debe ser accesible y promovido en todo el centro 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21DFEDDF" w14:textId="77777777" w:rsidR="00B674F0" w:rsidRPr="0039004D" w:rsidRDefault="00B674F0" w:rsidP="00262D6E">
      <w:pPr>
        <w:spacing w:line="360" w:lineRule="auto"/>
        <w:jc w:val="both"/>
        <w:rPr>
          <w:rFonts w:cs="Times New Roman"/>
          <w:lang w:val="es-ES"/>
        </w:rPr>
      </w:pPr>
    </w:p>
    <w:p w14:paraId="26B5535D" w14:textId="64FF4486"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154BD7FA" w14:textId="77777777" w:rsidR="00B674F0" w:rsidRPr="0039004D" w:rsidRDefault="00B674F0" w:rsidP="00262D6E">
      <w:pPr>
        <w:spacing w:line="360" w:lineRule="auto"/>
        <w:jc w:val="both"/>
        <w:rPr>
          <w:rFonts w:cs="Times New Roman"/>
          <w:lang w:val="es-ES"/>
        </w:rPr>
      </w:pPr>
    </w:p>
    <w:p w14:paraId="19A94659" w14:textId="3C760420"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0DFC8479" w14:textId="77777777" w:rsidR="00B674F0" w:rsidRPr="0039004D" w:rsidRDefault="00B674F0" w:rsidP="00262D6E">
      <w:pPr>
        <w:spacing w:line="360" w:lineRule="auto"/>
        <w:jc w:val="both"/>
        <w:rPr>
          <w:rFonts w:cs="Times New Roman"/>
          <w:lang w:val="es-ES"/>
        </w:rPr>
      </w:pPr>
    </w:p>
    <w:p w14:paraId="706F58EC" w14:textId="300E77BC" w:rsidR="00B674F0" w:rsidRPr="005D31DC"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los reclamos presentados debe almacenarse de forma separada al historial médico y no puede, bajo ninguna forma, ser parte del historial médico</w:t>
      </w:r>
      <w:r w:rsidR="004C0E7C">
        <w:rPr>
          <w:rFonts w:cs="Times New Roman"/>
          <w:lang w:val="es-ES"/>
        </w:rPr>
        <w:t xml:space="preserve"> </w:t>
      </w:r>
      <w:r w:rsidR="004C0E7C">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4C0E7C">
        <w:rPr>
          <w:rFonts w:cs="Times New Roman"/>
          <w:lang w:val="es-ES"/>
        </w:rPr>
        <w:fldChar w:fldCharType="separate"/>
      </w:r>
      <w:r w:rsidR="003F29A5" w:rsidRPr="003F29A5">
        <w:rPr>
          <w:rFonts w:cs="Times New Roman"/>
          <w:noProof/>
          <w:lang w:val="es-ES"/>
        </w:rPr>
        <w:t>(11)</w:t>
      </w:r>
      <w:r w:rsidR="004C0E7C">
        <w:rPr>
          <w:rFonts w:cs="Times New Roman"/>
          <w:lang w:val="es-ES"/>
        </w:rPr>
        <w:fldChar w:fldCharType="end"/>
      </w:r>
      <w:r w:rsidR="007B7445" w:rsidRPr="0039004D">
        <w:rPr>
          <w:rFonts w:cs="Times New Roman"/>
          <w:lang w:val="es-ES"/>
        </w:rPr>
        <w:t>.</w:t>
      </w:r>
    </w:p>
    <w:p w14:paraId="7AB33CE8" w14:textId="7FB173BE" w:rsidR="00562533" w:rsidRPr="0039004D" w:rsidRDefault="007C273E" w:rsidP="00000899">
      <w:pPr>
        <w:pStyle w:val="Ttulo3"/>
      </w:pPr>
      <w:bookmarkStart w:id="10" w:name="_Toc508100417"/>
      <w:r>
        <w:lastRenderedPageBreak/>
        <w:t xml:space="preserve">Software comercial de </w:t>
      </w:r>
      <w:r w:rsidR="00B75533">
        <w:t>Sistema de Gestión de Reclamos en Salud</w:t>
      </w:r>
      <w:bookmarkEnd w:id="10"/>
    </w:p>
    <w:p w14:paraId="49349521" w14:textId="77777777" w:rsidR="00ED563C" w:rsidRPr="0039004D" w:rsidRDefault="00ED563C" w:rsidP="00ED563C">
      <w:pPr>
        <w:rPr>
          <w:lang w:val="es-ES"/>
        </w:rPr>
      </w:pPr>
    </w:p>
    <w:p w14:paraId="7FE3D784" w14:textId="0F490B83"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llamados Customer Relationship Manager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 xml:space="preserve">encontrar como acercarse más hacia sus usuarios y como atender mejor sus necesidades potenciando sus </w:t>
      </w:r>
      <w:r w:rsidR="00141275" w:rsidRPr="0039004D">
        <w:rPr>
          <w:rFonts w:cs="Times New Roman"/>
          <w:lang w:val="es-ES"/>
        </w:rPr>
        <w:t>servicios</w:t>
      </w:r>
      <w:r w:rsidR="007B6188">
        <w:rPr>
          <w:rFonts w:cs="Times New Roman"/>
          <w:lang w:val="es-ES"/>
        </w:rPr>
        <w:t xml:space="preserve"> </w:t>
      </w:r>
      <w:r w:rsidR="007B6188" w:rsidRPr="0039004D">
        <w:rPr>
          <w:rFonts w:cs="Times New Roman"/>
          <w:lang w:val="es-ES"/>
        </w:rPr>
        <w:fldChar w:fldCharType="begin" w:fldLock="1"/>
      </w:r>
      <w:r w:rsidR="00D12CF6">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7B6188" w:rsidRPr="0039004D">
        <w:rPr>
          <w:rFonts w:cs="Times New Roman"/>
          <w:lang w:val="es-ES"/>
        </w:rPr>
        <w:fldChar w:fldCharType="separate"/>
      </w:r>
      <w:r w:rsidR="007B6188" w:rsidRPr="0039004D">
        <w:rPr>
          <w:rFonts w:cs="Times New Roman"/>
          <w:noProof/>
          <w:lang w:val="es-ES"/>
        </w:rPr>
        <w:t>(17)</w:t>
      </w:r>
      <w:r w:rsidR="007B6188"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7D124BED" w14:textId="77777777" w:rsidR="007C273E" w:rsidRDefault="007C273E" w:rsidP="00B72B03">
      <w:pPr>
        <w:spacing w:line="360" w:lineRule="auto"/>
        <w:jc w:val="both"/>
        <w:rPr>
          <w:rFonts w:cs="Times New Roman"/>
          <w:lang w:val="es-ES"/>
        </w:rPr>
      </w:pPr>
    </w:p>
    <w:p w14:paraId="67962F7E" w14:textId="18B2698A"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Pr>
          <w:rFonts w:cs="Times New Roman"/>
          <w:lang w:val="es-ES"/>
        </w:rPr>
        <w:fldChar w:fldCharType="separate"/>
      </w:r>
      <w:r w:rsidR="00465DBE" w:rsidRPr="00465DBE">
        <w:rPr>
          <w:rFonts w:cs="Times New Roman"/>
          <w:noProof/>
          <w:lang w:val="es-ES"/>
        </w:rPr>
        <w:t>(8)</w:t>
      </w:r>
      <w:r>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D963F6">
        <w:rPr>
          <w:rFonts w:cs="Times New Roman"/>
          <w:lang w:val="es-ES"/>
        </w:rPr>
        <w:fldChar w:fldCharType="begin" w:fldLock="1"/>
      </w:r>
      <w:r w:rsidR="00D12CF6">
        <w:rPr>
          <w:rFonts w:cs="Times New Roman"/>
          <w:lang w:val="es-ES"/>
        </w:rPr>
        <w:instrText>ADDIN CSL_CITATION { "citationItems" : [ { "id" : "ITEM-1", "itemData" : { "abstract" : "Recently, many healthcare organizations are adopting CRM as a strategy, which involves using technology to organize, automate, and coordinate business processes, in managing interactions with their patients. CRM with the Web technology provides healthcare providers the ability to broaden their services beyond usual practices, and thus offers suitable environment using latest technology to achieve superb patient care. This paper discusses and demonstrates how a new approach in CRM based on Web 2.0 will help the healthcare providers improving their customer support, avoiding conflict, and promoting better health to patient. With this new approach patients will benefit from the customized personal service with full information access to perform self managed their own health. It also helps healthcare providers retaining the right customer. A conceptual framework of the new approach will be discussed.", "author" : [ { "dropping-particle" : "", "family" : "Anshari", "given" : "Muhammad", "non-dropping-particle" : "", "parse-names" : false, "suffix" : "" }, { "dropping-particle" : "", "family" : "Almunawar", "given" : "Mohammad Nabil", "non-dropping-particle" : "", "parse-names" : false, "suffix" : "" } ], "id" : "ITEM-1", "issued" : { "date-parts" : [ [ "0" ] ] }, "title" : "Evaluating CRM Implementation in Healthcare Organization", "type" : "article-journal"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D963F6">
        <w:rPr>
          <w:rFonts w:cs="Times New Roman"/>
          <w:lang w:val="es-ES"/>
        </w:rPr>
        <w:fldChar w:fldCharType="separate"/>
      </w:r>
      <w:r w:rsidR="003F29A5" w:rsidRPr="003F29A5">
        <w:rPr>
          <w:rFonts w:cs="Times New Roman"/>
          <w:noProof/>
          <w:lang w:val="es-ES"/>
        </w:rPr>
        <w:t>(23)</w:t>
      </w:r>
      <w:r w:rsidR="00D963F6">
        <w:rPr>
          <w:rFonts w:cs="Times New Roman"/>
          <w:lang w:val="es-ES"/>
        </w:rPr>
        <w:fldChar w:fldCharType="end"/>
      </w:r>
      <w:r w:rsidR="00D963F6">
        <w:rPr>
          <w:rFonts w:cs="Times New Roman"/>
          <w:lang w:val="es-ES"/>
        </w:rPr>
        <w:t>.</w:t>
      </w:r>
    </w:p>
    <w:p w14:paraId="2F944E8C" w14:textId="77777777" w:rsidR="007C273E" w:rsidRDefault="007C273E" w:rsidP="00B72B03">
      <w:pPr>
        <w:spacing w:line="360" w:lineRule="auto"/>
        <w:jc w:val="both"/>
        <w:rPr>
          <w:rFonts w:cs="Times New Roman"/>
          <w:lang w:val="es-ES"/>
        </w:rPr>
      </w:pPr>
    </w:p>
    <w:p w14:paraId="05CC7418" w14:textId="1F594E04" w:rsidR="00D963F6" w:rsidRDefault="00D963F6" w:rsidP="00B72B03">
      <w:pPr>
        <w:spacing w:line="360" w:lineRule="auto"/>
        <w:jc w:val="both"/>
        <w:rPr>
          <w:rFonts w:cs="Times New Roman"/>
          <w:lang w:val="es-ES"/>
        </w:rPr>
      </w:pPr>
      <w:r>
        <w:rPr>
          <w:rFonts w:cs="Times New Roman"/>
          <w:lang w:val="es-ES"/>
        </w:rPr>
        <w:t>Como el manejo de estas comunicaciones con pacientes se encuentran basadas en que gran parte de estas comunicaciones pueden ser cargadas a un servidor de Internet, hace que su uso en Perú sea dificultoso ya que muchas IPRESS públicas no cuentan con conectividad estable de Internet e incluso hay IPRESS que se encuentran en zonas donde no existe posibilidad de conectividad a Internet. Esto hace que el uso de este tipo de software no sea viable para una solución informática interconectada a nivel nacional.</w:t>
      </w:r>
    </w:p>
    <w:p w14:paraId="1E6C9EFE" w14:textId="77777777" w:rsidR="00B674F0" w:rsidRPr="0039004D" w:rsidRDefault="00B674F0" w:rsidP="00262D6E">
      <w:pPr>
        <w:spacing w:line="360" w:lineRule="auto"/>
        <w:jc w:val="both"/>
        <w:rPr>
          <w:rFonts w:cs="Times New Roman"/>
          <w:lang w:val="es-ES"/>
        </w:rPr>
      </w:pPr>
    </w:p>
    <w:p w14:paraId="481C3909" w14:textId="70D55C50" w:rsidR="00562533" w:rsidRPr="0039004D" w:rsidRDefault="00562533" w:rsidP="004210F8">
      <w:pPr>
        <w:pStyle w:val="Ttulo2"/>
        <w:numPr>
          <w:ilvl w:val="0"/>
          <w:numId w:val="16"/>
        </w:numPr>
        <w:spacing w:line="360" w:lineRule="auto"/>
        <w:rPr>
          <w:rFonts w:cs="Times New Roman"/>
          <w:szCs w:val="24"/>
          <w:lang w:val="es-ES"/>
        </w:rPr>
      </w:pPr>
      <w:bookmarkStart w:id="11" w:name="_Toc508100418"/>
      <w:r w:rsidRPr="0039004D">
        <w:rPr>
          <w:rFonts w:cs="Times New Roman"/>
          <w:szCs w:val="24"/>
          <w:lang w:val="es-ES"/>
        </w:rPr>
        <w:t>Dis</w:t>
      </w:r>
      <w:r w:rsidR="00DA152E">
        <w:rPr>
          <w:rFonts w:cs="Times New Roman"/>
          <w:szCs w:val="24"/>
          <w:lang w:val="es-ES"/>
        </w:rPr>
        <w:t>eño Centrado en el Usuario</w:t>
      </w:r>
      <w:r w:rsidRPr="0039004D">
        <w:rPr>
          <w:rFonts w:cs="Times New Roman"/>
          <w:szCs w:val="24"/>
          <w:lang w:val="es-ES"/>
        </w:rPr>
        <w:t xml:space="preserve"> </w:t>
      </w:r>
      <w:r w:rsidR="009C38A3" w:rsidRPr="0039004D">
        <w:rPr>
          <w:rFonts w:cs="Times New Roman"/>
          <w:szCs w:val="24"/>
          <w:lang w:val="es-ES"/>
        </w:rPr>
        <w:t>y su importancia en el sector salud</w:t>
      </w:r>
      <w:bookmarkEnd w:id="11"/>
    </w:p>
    <w:p w14:paraId="7DC4E209" w14:textId="77777777" w:rsidR="00000DBF" w:rsidRPr="0039004D" w:rsidRDefault="00000DBF" w:rsidP="00262D6E">
      <w:pPr>
        <w:pStyle w:val="Prrafodelista"/>
        <w:spacing w:line="360" w:lineRule="auto"/>
        <w:jc w:val="both"/>
        <w:rPr>
          <w:rFonts w:cs="Times New Roman"/>
          <w:lang w:val="es-ES"/>
        </w:rPr>
      </w:pPr>
    </w:p>
    <w:p w14:paraId="4967F5CA" w14:textId="01D0AA27" w:rsidR="00B674F0" w:rsidRPr="00465DBE" w:rsidRDefault="00562533" w:rsidP="00465DBE">
      <w:pPr>
        <w:pStyle w:val="Ttulo3"/>
      </w:pPr>
      <w:bookmarkStart w:id="12" w:name="_Toc508100419"/>
      <w:r w:rsidRPr="0039004D">
        <w:t>Descripción e Importancia</w:t>
      </w:r>
      <w:bookmarkEnd w:id="12"/>
    </w:p>
    <w:p w14:paraId="344D2398" w14:textId="4525697D" w:rsidR="00B674F0" w:rsidRPr="0039004D" w:rsidRDefault="00B674F0" w:rsidP="00262D6E">
      <w:pPr>
        <w:spacing w:line="360" w:lineRule="auto"/>
        <w:jc w:val="both"/>
        <w:rPr>
          <w:rFonts w:cs="Times New Roman"/>
          <w:lang w:val="es-ES"/>
        </w:rPr>
      </w:pPr>
      <w:r w:rsidRPr="0039004D">
        <w:rPr>
          <w:rFonts w:cs="Times New Roman"/>
          <w:lang w:val="es-ES"/>
        </w:rPr>
        <w:t>El diseño centrado en el usuario</w:t>
      </w:r>
      <w:r w:rsidR="00DA152E">
        <w:rPr>
          <w:rFonts w:cs="Times New Roman"/>
          <w:lang w:val="es-ES"/>
        </w:rPr>
        <w:t xml:space="preserve"> (User Centered Design, UCD)</w:t>
      </w:r>
      <w:r w:rsidRPr="0039004D">
        <w:rPr>
          <w:rFonts w:cs="Times New Roman"/>
          <w:lang w:val="es-ES"/>
        </w:rPr>
        <w:t xml:space="preserve"> es un enfoque de diseño </w:t>
      </w:r>
      <w:r w:rsidR="00BA45B9">
        <w:rPr>
          <w:rFonts w:cs="Times New Roman"/>
          <w:lang w:val="es-ES"/>
        </w:rPr>
        <w:t>utilizado en el</w:t>
      </w:r>
      <w:r w:rsidRPr="0039004D">
        <w:rPr>
          <w:rFonts w:cs="Times New Roman"/>
          <w:lang w:val="es-ES"/>
        </w:rPr>
        <w:t xml:space="preserve"> desarrollo de sistemas </w:t>
      </w:r>
      <w:r w:rsidR="00BA45B9">
        <w:rPr>
          <w:rFonts w:cs="Times New Roman"/>
          <w:lang w:val="es-ES"/>
        </w:rPr>
        <w:t xml:space="preserve">informáticos con el propósito de hacerlos </w:t>
      </w:r>
      <w:r w:rsidRPr="0039004D">
        <w:rPr>
          <w:rFonts w:cs="Times New Roman"/>
          <w:lang w:val="es-ES"/>
        </w:rPr>
        <w:t xml:space="preserve">más usables enfocándose en el uso del sistema y aplicando factores humanos y técnicas de usabilidad </w:t>
      </w:r>
      <w:r w:rsidR="00D95FB0"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D95FB0" w:rsidRPr="0039004D">
        <w:rPr>
          <w:rFonts w:cs="Times New Roman"/>
          <w:lang w:val="es-ES"/>
        </w:rPr>
        <w:fldChar w:fldCharType="separate"/>
      </w:r>
      <w:r w:rsidR="003F29A5" w:rsidRPr="003F29A5">
        <w:rPr>
          <w:rFonts w:cs="Times New Roman"/>
          <w:noProof/>
          <w:lang w:val="es-ES"/>
        </w:rPr>
        <w:t>(10)</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aplicado a diversos contextos como para </w:t>
      </w:r>
      <w:r w:rsidR="00D95FB0" w:rsidRPr="0039004D">
        <w:rPr>
          <w:rFonts w:cs="Times New Roman"/>
          <w:lang w:val="es-ES"/>
        </w:rPr>
        <w:fldChar w:fldCharType="begin" w:fldLock="1"/>
      </w:r>
      <w:r w:rsidR="003F29A5">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24)</w:t>
      </w:r>
      <w:r w:rsidR="00D95FB0" w:rsidRPr="0039004D">
        <w:rPr>
          <w:rFonts w:cs="Times New Roman"/>
          <w:lang w:val="es-ES"/>
        </w:rPr>
        <w:fldChar w:fldCharType="end"/>
      </w:r>
      <w:r w:rsidRPr="0039004D">
        <w:rPr>
          <w:rFonts w:cs="Times New Roman"/>
          <w:lang w:val="es-ES"/>
        </w:rPr>
        <w:t>:</w:t>
      </w:r>
    </w:p>
    <w:p w14:paraId="0E5B5690" w14:textId="77777777" w:rsidR="00B674F0" w:rsidRPr="0039004D" w:rsidRDefault="00B674F0" w:rsidP="00262D6E">
      <w:pPr>
        <w:spacing w:line="360" w:lineRule="auto"/>
        <w:jc w:val="both"/>
        <w:rPr>
          <w:rFonts w:cs="Times New Roman"/>
          <w:lang w:val="es-ES"/>
        </w:rPr>
      </w:pPr>
    </w:p>
    <w:p w14:paraId="61148BB5" w14:textId="5F6E4FC3"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lastRenderedPageBreak/>
        <w:t>Mejorar el rendimiento de un sistema</w:t>
      </w:r>
      <w:r w:rsidR="00BA45B9">
        <w:rPr>
          <w:rFonts w:cs="Times New Roman"/>
          <w:lang w:val="es-ES"/>
        </w:rPr>
        <w:t xml:space="preserve"> informático</w:t>
      </w:r>
      <w:r w:rsidR="007B7445" w:rsidRPr="0039004D">
        <w:rPr>
          <w:rFonts w:cs="Times New Roman"/>
          <w:lang w:val="es-ES"/>
        </w:rPr>
        <w:t>.</w:t>
      </w:r>
    </w:p>
    <w:p w14:paraId="6C407DD6" w14:textId="278C62AD"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0801AAC4" w14:textId="6A9AF3DB"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06246891" w14:textId="77777777" w:rsidR="00B674F0" w:rsidRPr="0039004D" w:rsidRDefault="00B674F0" w:rsidP="00262D6E">
      <w:pPr>
        <w:spacing w:line="360" w:lineRule="auto"/>
        <w:jc w:val="both"/>
        <w:rPr>
          <w:rFonts w:cs="Times New Roman"/>
          <w:lang w:val="es-ES"/>
        </w:rPr>
      </w:pPr>
    </w:p>
    <w:p w14:paraId="3DCC44C4" w14:textId="54573A63"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D95FB0" w:rsidRPr="0039004D">
        <w:rPr>
          <w:rFonts w:cs="Times New Roman"/>
          <w:lang w:val="es-ES"/>
        </w:rPr>
        <w:fldChar w:fldCharType="begin" w:fldLock="1"/>
      </w:r>
      <w:r w:rsidR="003F29A5">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25)</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D95FB0"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D95FB0" w:rsidRPr="0039004D">
        <w:rPr>
          <w:rFonts w:cs="Times New Roman"/>
          <w:lang w:val="es-ES"/>
        </w:rPr>
        <w:fldChar w:fldCharType="separate"/>
      </w:r>
      <w:r w:rsidR="00465DBE" w:rsidRPr="00465DBE">
        <w:rPr>
          <w:rFonts w:cs="Times New Roman"/>
          <w:noProof/>
          <w:lang w:val="es-ES"/>
        </w:rPr>
        <w:t>(9)</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6076DA1E" w14:textId="77777777" w:rsidR="00B674F0" w:rsidRPr="0039004D" w:rsidRDefault="00B674F0" w:rsidP="00262D6E">
      <w:pPr>
        <w:spacing w:line="360" w:lineRule="auto"/>
        <w:jc w:val="both"/>
        <w:rPr>
          <w:rFonts w:cs="Times New Roman"/>
          <w:lang w:val="es-ES"/>
        </w:rPr>
      </w:pPr>
    </w:p>
    <w:p w14:paraId="4A9A935B" w14:textId="4D377D4F"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A9791B">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A9791B">
        <w:rPr>
          <w:rFonts w:cs="Times New Roman"/>
          <w:lang w:val="es-ES"/>
        </w:rPr>
        <w:fldChar w:fldCharType="separate"/>
      </w:r>
      <w:r w:rsidR="00A90C62" w:rsidRPr="00A90C62">
        <w:rPr>
          <w:rFonts w:cs="Times New Roman"/>
          <w:noProof/>
          <w:lang w:val="es-ES"/>
        </w:rPr>
        <w:t>(26)</w:t>
      </w:r>
      <w:r w:rsidR="00A9791B">
        <w:rPr>
          <w:rFonts w:cs="Times New Roman"/>
          <w:lang w:val="es-ES"/>
        </w:rPr>
        <w:fldChar w:fldCharType="end"/>
      </w:r>
      <w:r w:rsidRPr="0039004D">
        <w:rPr>
          <w:rFonts w:cs="Times New Roman"/>
          <w:lang w:val="es-ES"/>
        </w:rPr>
        <w:t>:</w:t>
      </w:r>
    </w:p>
    <w:p w14:paraId="2713D776" w14:textId="77777777" w:rsidR="00B674F0" w:rsidRPr="0039004D" w:rsidRDefault="00B674F0" w:rsidP="00262D6E">
      <w:pPr>
        <w:spacing w:line="360" w:lineRule="auto"/>
        <w:jc w:val="both"/>
        <w:rPr>
          <w:rFonts w:cs="Times New Roman"/>
          <w:lang w:val="es-ES"/>
        </w:rPr>
      </w:pPr>
    </w:p>
    <w:p w14:paraId="3F3D95B2"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38A4A09C"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1EB25D6F"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3BB74038"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00277678"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12903402" w14:textId="77777777" w:rsidR="00B674F0" w:rsidRDefault="00B674F0" w:rsidP="00262D6E">
      <w:pPr>
        <w:spacing w:line="360" w:lineRule="auto"/>
        <w:jc w:val="both"/>
        <w:rPr>
          <w:rFonts w:cs="Times New Roman"/>
          <w:lang w:val="es-ES"/>
        </w:rPr>
      </w:pPr>
    </w:p>
    <w:p w14:paraId="3486D840" w14:textId="16E239B9"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Pr>
          <w:rFonts w:cs="Times New Roman"/>
          <w:lang w:val="es-ES"/>
        </w:rPr>
        <w:fldChar w:fldCharType="begin" w:fldLock="1"/>
      </w:r>
      <w:r w:rsidR="00D32C56">
        <w:rPr>
          <w:rFonts w:cs="Times New Roman"/>
          <w:lang w:val="es-ES"/>
        </w:rPr>
        <w:instrText>ADDIN CSL_CITATION { "citationItems" : [ { "id" : "ITEM-1", "itemData" : { "author" : [ { "dropping-particle" : "", "family" : "Abras", "given" : "Chadia", "non-dropping-particle" : "", "parse-names" : false, "suffix" : "" }, { "dropping-particle" : "", "family" : "Maloney-Krichmar", "given" : "Diane", "non-dropping-particle" : "", "parse-names" : false, "suffix" : "" }, { "dropping-particle" : "", "family" : "Preece", "given" : "Jenny", "non-dropping-particle" : "", "parse-names" : false, "suffix" : "" } ], "id" : "ITEM-1", "issued" : { "date-parts" : [ [ "2004" ] ] }, "publisher" : "Sage Publications", "title" : "User-Centered Design", "type" : "article-journal"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Pr>
          <w:rFonts w:cs="Times New Roman"/>
          <w:lang w:val="es-ES"/>
        </w:rPr>
        <w:fldChar w:fldCharType="separate"/>
      </w:r>
      <w:r w:rsidR="00A90C62" w:rsidRPr="00A90C62">
        <w:rPr>
          <w:rFonts w:cs="Times New Roman"/>
          <w:noProof/>
          <w:lang w:val="es-ES"/>
        </w:rPr>
        <w:t>(27)</w:t>
      </w:r>
      <w:r>
        <w:rPr>
          <w:rFonts w:cs="Times New Roman"/>
          <w:lang w:val="es-ES"/>
        </w:rPr>
        <w:fldChar w:fldCharType="end"/>
      </w:r>
      <w:r>
        <w:rPr>
          <w:rFonts w:cs="Times New Roman"/>
          <w:lang w:val="es-ES"/>
        </w:rPr>
        <w:t xml:space="preserve">. </w:t>
      </w:r>
    </w:p>
    <w:p w14:paraId="3B38CC41" w14:textId="77777777" w:rsidR="00CE40F8" w:rsidRPr="0039004D" w:rsidRDefault="00CE40F8" w:rsidP="00262D6E">
      <w:pPr>
        <w:spacing w:line="360" w:lineRule="auto"/>
        <w:jc w:val="both"/>
        <w:rPr>
          <w:rFonts w:cs="Times New Roman"/>
          <w:lang w:val="es-ES"/>
        </w:rPr>
      </w:pPr>
    </w:p>
    <w:p w14:paraId="392436BD" w14:textId="2B9AE840" w:rsidR="00B674F0" w:rsidRPr="00D62806" w:rsidRDefault="00B674F0" w:rsidP="00D62806">
      <w:pPr>
        <w:pStyle w:val="Ttulo3"/>
      </w:pPr>
      <w:bookmarkStart w:id="13" w:name="_Toc508100420"/>
      <w:r w:rsidRPr="0039004D">
        <w:t>Metodología</w:t>
      </w:r>
      <w:r w:rsidR="002553D9" w:rsidRPr="0039004D">
        <w:t xml:space="preserve"> del diseño centrado en el usuario</w:t>
      </w:r>
      <w:bookmarkEnd w:id="13"/>
    </w:p>
    <w:p w14:paraId="29D897B6" w14:textId="05B2DFBA"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orld Wide Web Consortium (W3C) </w:t>
      </w:r>
      <w:r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Pr="0039004D">
        <w:rPr>
          <w:rFonts w:cs="Times New Roman"/>
          <w:lang w:val="es-ES"/>
        </w:rPr>
        <w:fldChar w:fldCharType="separate"/>
      </w:r>
      <w:r w:rsidR="00465DBE" w:rsidRPr="00465DBE">
        <w:rPr>
          <w:rFonts w:cs="Times New Roman"/>
          <w:noProof/>
          <w:lang w:val="es-ES"/>
        </w:rPr>
        <w:t>(9)</w:t>
      </w:r>
      <w:r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75518B8E" w14:textId="77777777" w:rsidR="00B674F0" w:rsidRPr="0039004D" w:rsidRDefault="00B674F0" w:rsidP="00262D6E">
      <w:pPr>
        <w:spacing w:line="360" w:lineRule="auto"/>
        <w:jc w:val="both"/>
        <w:rPr>
          <w:rFonts w:cs="Times New Roman"/>
          <w:lang w:val="es-ES"/>
        </w:rPr>
      </w:pPr>
    </w:p>
    <w:p w14:paraId="5463AE5C" w14:textId="22FB49F6"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0F24EF4B"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16FCCAF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7B04355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6B7EED8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Imagen que la empresa desea proyectar a través del sistema</w:t>
      </w:r>
      <w:r w:rsidR="007B7445" w:rsidRPr="0039004D">
        <w:rPr>
          <w:rFonts w:cs="Times New Roman"/>
          <w:lang w:val="es-ES"/>
        </w:rPr>
        <w:t>.</w:t>
      </w:r>
    </w:p>
    <w:p w14:paraId="7F6AFA0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4606E257"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112610E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7C642E7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2A5740F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7063B39E"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3BEEB294" w14:textId="7AE0DA5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4F45AD1C" w14:textId="42FAE1F2"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0D7D4CF2" w14:textId="77777777" w:rsidR="00107D89" w:rsidRPr="0039004D" w:rsidRDefault="00107D89" w:rsidP="00107D89">
      <w:pPr>
        <w:pStyle w:val="Prrafodelista"/>
        <w:spacing w:line="360" w:lineRule="auto"/>
        <w:ind w:left="2340"/>
        <w:jc w:val="both"/>
        <w:rPr>
          <w:rFonts w:cs="Times New Roman"/>
          <w:lang w:val="es-ES"/>
        </w:rPr>
      </w:pPr>
    </w:p>
    <w:p w14:paraId="3628FF76"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09B1871E" w14:textId="4AD663F9"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39004D">
        <w:rPr>
          <w:rFonts w:cs="Times New Roman"/>
          <w:lang w:val="es-ES"/>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ireframes en lápiz y papel y/o wirefra</w:t>
      </w:r>
      <w:r>
        <w:rPr>
          <w:rFonts w:cs="Times New Roman"/>
          <w:lang w:val="es-ES"/>
        </w:rPr>
        <w:t>mes en programas especializados.</w:t>
      </w:r>
    </w:p>
    <w:p w14:paraId="7A99471D" w14:textId="48508292"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39004D">
        <w:rPr>
          <w:rFonts w:cs="Times New Roman"/>
          <w:lang w:val="es-ES"/>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cada una de las pantallas que tenga el sistema</w:t>
      </w:r>
      <w:r>
        <w:rPr>
          <w:rFonts w:cs="Times New Roman"/>
          <w:lang w:val="es-ES"/>
        </w:rPr>
        <w:t xml:space="preserve"> y posterior a la realización de wireframes</w:t>
      </w:r>
      <w:r w:rsidR="007B7445" w:rsidRPr="0039004D">
        <w:rPr>
          <w:rFonts w:cs="Times New Roman"/>
          <w:lang w:val="es-ES"/>
        </w:rPr>
        <w:t>.</w:t>
      </w:r>
    </w:p>
    <w:p w14:paraId="654A0CBC" w14:textId="46DCD9BE"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Es la forma de darle interacción a los mockups de las diversas pantallas para tener un resultado final unificado en el que se aprecie tanto la distribución, detalles y flujo del sistema</w:t>
      </w:r>
      <w:r w:rsidR="007B7445" w:rsidRPr="0039004D">
        <w:rPr>
          <w:rFonts w:cs="Times New Roman"/>
          <w:lang w:val="es-ES"/>
        </w:rPr>
        <w:t>.</w:t>
      </w:r>
    </w:p>
    <w:p w14:paraId="286D8B14" w14:textId="77777777" w:rsidR="00107D89" w:rsidRPr="0039004D" w:rsidRDefault="00107D89" w:rsidP="00107D89">
      <w:pPr>
        <w:pStyle w:val="Prrafodelista"/>
        <w:spacing w:line="360" w:lineRule="auto"/>
        <w:ind w:left="1440"/>
        <w:jc w:val="both"/>
        <w:rPr>
          <w:rFonts w:cs="Times New Roman"/>
          <w:lang w:val="es-ES"/>
        </w:rPr>
      </w:pPr>
    </w:p>
    <w:p w14:paraId="35FF28D6" w14:textId="4F5EBFC3"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lastRenderedPageBreak/>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18CE680C" w14:textId="123E8913"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Evaluación Heuristica: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28)</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0A119AB4" w14:textId="20D12764"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559AA30A" w14:textId="77777777" w:rsidR="00107D89" w:rsidRDefault="00107D89" w:rsidP="00107D89">
      <w:pPr>
        <w:spacing w:line="360" w:lineRule="auto"/>
        <w:jc w:val="both"/>
        <w:rPr>
          <w:rFonts w:cs="Times New Roman"/>
          <w:lang w:val="es-ES"/>
        </w:rPr>
      </w:pPr>
    </w:p>
    <w:p w14:paraId="2F99963F"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4C29F444" w14:textId="77777777" w:rsidR="0061601E" w:rsidRPr="0039004D" w:rsidRDefault="0061601E" w:rsidP="00262D6E">
      <w:pPr>
        <w:spacing w:line="360" w:lineRule="auto"/>
        <w:jc w:val="both"/>
        <w:rPr>
          <w:rFonts w:cs="Times New Roman"/>
          <w:lang w:val="es-ES"/>
        </w:rPr>
      </w:pPr>
    </w:p>
    <w:p w14:paraId="308C769C" w14:textId="45EF508F" w:rsidR="00B674F0" w:rsidRPr="00107D89" w:rsidRDefault="00562533" w:rsidP="00107D89">
      <w:pPr>
        <w:pStyle w:val="Ttulo3"/>
      </w:pPr>
      <w:bookmarkStart w:id="14" w:name="_Toc508100423"/>
      <w:r w:rsidRPr="0039004D">
        <w:t>Diseño centrado en el usuario en el sector salud: Importancia</w:t>
      </w:r>
      <w:bookmarkEnd w:id="14"/>
    </w:p>
    <w:p w14:paraId="17AF0050" w14:textId="163E6FA9"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logías de Información en Salud (Health Information Technology, HIT) han sido identificados como fundamentales por la Asociación Médica Americana en conjunto con el gobierno de Estados Unidos, ya que consideran a estos enfoques como requerimientos críticos al momento de crear un sistema clínico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29)</w:t>
      </w:r>
      <w:r w:rsidR="00D95FB0"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metodologi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D95FB0"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0)</w:t>
      </w:r>
      <w:r w:rsidR="00D95FB0"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D95FB0" w:rsidRPr="0039004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1)</w:t>
      </w:r>
      <w:r w:rsidR="00D95FB0"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2FABC089" w14:textId="77777777" w:rsidR="00B674F0" w:rsidRDefault="00B674F0" w:rsidP="00262D6E">
      <w:pPr>
        <w:spacing w:line="360" w:lineRule="auto"/>
        <w:jc w:val="both"/>
        <w:rPr>
          <w:rFonts w:cs="Times New Roman"/>
          <w:lang w:val="es-ES"/>
        </w:rPr>
      </w:pPr>
    </w:p>
    <w:p w14:paraId="6FE58132" w14:textId="0236441C" w:rsidR="00B018AF" w:rsidRDefault="00B018AF" w:rsidP="00262D6E">
      <w:pPr>
        <w:spacing w:line="360" w:lineRule="auto"/>
        <w:jc w:val="both"/>
        <w:rPr>
          <w:rFonts w:cs="Times New Roman"/>
          <w:lang w:val="es-ES"/>
        </w:rPr>
      </w:pPr>
      <w:r>
        <w:rPr>
          <w:rFonts w:cs="Times New Roman"/>
          <w:lang w:val="es-ES"/>
        </w:rPr>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Pr>
          <w:rFonts w:cs="Times New Roman"/>
          <w:lang w:val="es-ES"/>
        </w:rPr>
        <w:fldChar w:fldCharType="separate"/>
      </w:r>
      <w:r w:rsidR="00A90C62" w:rsidRPr="00A90C62">
        <w:rPr>
          <w:rFonts w:cs="Times New Roman"/>
          <w:noProof/>
          <w:lang w:val="es-ES"/>
        </w:rPr>
        <w:t>(31)</w:t>
      </w:r>
      <w:r>
        <w:rPr>
          <w:rFonts w:cs="Times New Roman"/>
          <w:lang w:val="es-ES"/>
        </w:rPr>
        <w:fldChar w:fldCharType="end"/>
      </w:r>
      <w:r>
        <w:rPr>
          <w:rFonts w:cs="Times New Roman"/>
          <w:lang w:val="es-ES"/>
        </w:rPr>
        <w:t>.</w:t>
      </w:r>
    </w:p>
    <w:p w14:paraId="65A75AE1" w14:textId="77777777" w:rsidR="003E4989" w:rsidRDefault="003E4989" w:rsidP="00262D6E">
      <w:pPr>
        <w:spacing w:line="360" w:lineRule="auto"/>
        <w:jc w:val="both"/>
        <w:rPr>
          <w:rFonts w:cs="Times New Roman"/>
          <w:lang w:val="es-ES"/>
        </w:rPr>
      </w:pPr>
    </w:p>
    <w:p w14:paraId="28B40993" w14:textId="77777777" w:rsidR="00302145" w:rsidRDefault="00302145" w:rsidP="00262D6E">
      <w:pPr>
        <w:spacing w:line="360" w:lineRule="auto"/>
        <w:jc w:val="both"/>
        <w:rPr>
          <w:rFonts w:cs="Times New Roman"/>
          <w:lang w:val="es-ES"/>
        </w:rPr>
      </w:pPr>
    </w:p>
    <w:p w14:paraId="1DE009C5" w14:textId="77777777" w:rsidR="00302145" w:rsidRDefault="00302145" w:rsidP="00262D6E">
      <w:pPr>
        <w:spacing w:line="360" w:lineRule="auto"/>
        <w:jc w:val="both"/>
        <w:rPr>
          <w:rFonts w:cs="Times New Roman"/>
          <w:lang w:val="es-ES"/>
        </w:rPr>
      </w:pPr>
    </w:p>
    <w:p w14:paraId="11415DC3" w14:textId="77777777" w:rsidR="00302145" w:rsidRDefault="00302145" w:rsidP="00262D6E">
      <w:pPr>
        <w:spacing w:line="360" w:lineRule="auto"/>
        <w:jc w:val="both"/>
        <w:rPr>
          <w:rFonts w:cs="Times New Roman"/>
          <w:lang w:val="es-ES"/>
        </w:rPr>
      </w:pPr>
    </w:p>
    <w:p w14:paraId="4931E99B" w14:textId="77777777" w:rsidR="00302145" w:rsidRPr="0039004D" w:rsidRDefault="00302145" w:rsidP="00262D6E">
      <w:pPr>
        <w:spacing w:line="360" w:lineRule="auto"/>
        <w:jc w:val="both"/>
        <w:rPr>
          <w:rFonts w:cs="Times New Roman"/>
          <w:lang w:val="es-ES"/>
        </w:rPr>
      </w:pPr>
    </w:p>
    <w:p w14:paraId="605661B2" w14:textId="140BEDF2" w:rsidR="00562533" w:rsidRPr="0039004D" w:rsidRDefault="00562533" w:rsidP="004210F8">
      <w:pPr>
        <w:pStyle w:val="Ttulo2"/>
        <w:numPr>
          <w:ilvl w:val="0"/>
          <w:numId w:val="16"/>
        </w:numPr>
        <w:spacing w:line="360" w:lineRule="auto"/>
        <w:rPr>
          <w:rFonts w:cs="Times New Roman"/>
          <w:szCs w:val="24"/>
          <w:lang w:val="es-ES"/>
        </w:rPr>
      </w:pPr>
      <w:bookmarkStart w:id="15" w:name="_Toc508100424"/>
      <w:r w:rsidRPr="0039004D">
        <w:rPr>
          <w:rFonts w:cs="Times New Roman"/>
          <w:szCs w:val="24"/>
          <w:lang w:val="es-ES"/>
        </w:rPr>
        <w:t xml:space="preserve">Caso: </w:t>
      </w:r>
      <w:r w:rsidR="00302145">
        <w:rPr>
          <w:rFonts w:cs="Times New Roman"/>
          <w:szCs w:val="24"/>
          <w:lang w:val="es-ES"/>
        </w:rPr>
        <w:t>Superintendencia Nacional de Salud (</w:t>
      </w:r>
      <w:r w:rsidRPr="0039004D">
        <w:rPr>
          <w:rFonts w:cs="Times New Roman"/>
          <w:szCs w:val="24"/>
          <w:lang w:val="es-ES"/>
        </w:rPr>
        <w:t>SUSALUD</w:t>
      </w:r>
      <w:r w:rsidR="00302145">
        <w:rPr>
          <w:rFonts w:cs="Times New Roman"/>
          <w:szCs w:val="24"/>
          <w:lang w:val="es-ES"/>
        </w:rPr>
        <w:t>)</w:t>
      </w:r>
      <w:r w:rsidRPr="0039004D">
        <w:rPr>
          <w:rFonts w:cs="Times New Roman"/>
          <w:szCs w:val="24"/>
          <w:lang w:val="es-ES"/>
        </w:rPr>
        <w:t xml:space="preserve"> – Perú</w:t>
      </w:r>
      <w:bookmarkEnd w:id="15"/>
    </w:p>
    <w:p w14:paraId="6CEEE272" w14:textId="77777777" w:rsidR="00262D6E" w:rsidRPr="0039004D" w:rsidRDefault="00262D6E" w:rsidP="00262D6E">
      <w:pPr>
        <w:rPr>
          <w:lang w:val="es-ES"/>
        </w:rPr>
      </w:pPr>
    </w:p>
    <w:p w14:paraId="6D7A1F13" w14:textId="32601D58" w:rsidR="00262D6E" w:rsidRPr="004F4C96" w:rsidRDefault="00262D6E" w:rsidP="004F4C96">
      <w:pPr>
        <w:pStyle w:val="Ttulo3"/>
      </w:pPr>
      <w:bookmarkStart w:id="16" w:name="_Toc508100425"/>
      <w:r w:rsidRPr="0039004D">
        <w:t>D</w:t>
      </w:r>
      <w:r w:rsidR="00562533" w:rsidRPr="0039004D">
        <w:t>escripción</w:t>
      </w:r>
      <w:bookmarkEnd w:id="16"/>
    </w:p>
    <w:p w14:paraId="010718BD" w14:textId="62138D0B"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CC65BF">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CC65BF">
        <w:rPr>
          <w:rFonts w:cs="Times New Roman"/>
          <w:lang w:val="es-ES"/>
        </w:rPr>
        <w:fldChar w:fldCharType="separate"/>
      </w:r>
      <w:r w:rsidR="00A90C62" w:rsidRPr="00A90C62">
        <w:rPr>
          <w:rFonts w:cs="Times New Roman"/>
          <w:noProof/>
          <w:lang w:val="es-ES"/>
        </w:rPr>
        <w:t>(32)</w:t>
      </w:r>
      <w:r w:rsidR="00CC65BF">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084CAF74" w14:textId="77777777" w:rsidR="00652560" w:rsidRPr="0039004D" w:rsidRDefault="00652560" w:rsidP="00262D6E">
      <w:pPr>
        <w:spacing w:line="360" w:lineRule="auto"/>
        <w:jc w:val="both"/>
        <w:rPr>
          <w:rFonts w:cs="Times New Roman"/>
          <w:lang w:val="es-ES"/>
        </w:rPr>
      </w:pPr>
    </w:p>
    <w:p w14:paraId="00F3AFBD"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1FA9A64A" w14:textId="77777777" w:rsidR="00652560" w:rsidRPr="0039004D" w:rsidRDefault="00652560" w:rsidP="00262D6E">
      <w:pPr>
        <w:spacing w:line="360" w:lineRule="auto"/>
        <w:jc w:val="both"/>
        <w:rPr>
          <w:rFonts w:cs="Times New Roman"/>
          <w:lang w:val="es-ES"/>
        </w:rPr>
      </w:pPr>
    </w:p>
    <w:p w14:paraId="4A5D1EB1"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716F43AA"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5483C904"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5EC38CD2"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0EFE437C" w14:textId="77777777" w:rsidR="00652560" w:rsidRPr="0039004D" w:rsidRDefault="00652560" w:rsidP="00262D6E">
      <w:pPr>
        <w:spacing w:line="360" w:lineRule="auto"/>
        <w:jc w:val="both"/>
        <w:rPr>
          <w:rFonts w:cs="Times New Roman"/>
          <w:lang w:val="es-ES"/>
        </w:rPr>
      </w:pPr>
    </w:p>
    <w:p w14:paraId="4B6FB4CD" w14:textId="75AF3B76"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3)</w:t>
      </w:r>
      <w:r w:rsidR="00D95FB0" w:rsidRPr="0039004D">
        <w:rPr>
          <w:rFonts w:cs="Times New Roman"/>
          <w:lang w:val="es-ES"/>
        </w:rPr>
        <w:fldChar w:fldCharType="end"/>
      </w:r>
      <w:r w:rsidR="007B7445" w:rsidRPr="0039004D">
        <w:rPr>
          <w:rFonts w:cs="Times New Roman"/>
          <w:lang w:val="es-ES"/>
        </w:rPr>
        <w:t>.</w:t>
      </w:r>
    </w:p>
    <w:p w14:paraId="177804A0" w14:textId="77777777" w:rsidR="00652560" w:rsidRPr="0039004D" w:rsidRDefault="00652560" w:rsidP="00262D6E">
      <w:pPr>
        <w:spacing w:line="360" w:lineRule="auto"/>
        <w:jc w:val="both"/>
        <w:rPr>
          <w:rFonts w:cs="Times New Roman"/>
          <w:lang w:val="es-ES"/>
        </w:rPr>
      </w:pPr>
    </w:p>
    <w:p w14:paraId="701702CD" w14:textId="5784D689"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8623C3" w:rsidRPr="0039004D">
        <w:rPr>
          <w:rFonts w:cs="Times New Roman"/>
          <w:lang w:val="es-ES"/>
        </w:rPr>
        <w:t xml:space="preserve"> Seguro Integral de Salud </w:t>
      </w:r>
      <w:r w:rsidR="00A06B07" w:rsidRPr="0039004D">
        <w:rPr>
          <w:rFonts w:cs="Times New Roman"/>
          <w:lang w:val="es-ES"/>
        </w:rPr>
        <w:t xml:space="preserve">(SIS)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CC65BF">
        <w:rPr>
          <w:rFonts w:cs="Times New Roman"/>
          <w:lang w:val="es-ES"/>
        </w:rPr>
        <w:t>uerzas Armadas (</w:t>
      </w:r>
      <w:r w:rsidR="00CC65BF" w:rsidRPr="0039004D">
        <w:rPr>
          <w:rFonts w:cs="Times New Roman"/>
          <w:lang w:val="es-ES"/>
        </w:rPr>
        <w:t>F</w:t>
      </w:r>
      <w:r w:rsidR="00CC65BF">
        <w:rPr>
          <w:rFonts w:cs="Times New Roman"/>
          <w:lang w:val="es-ES"/>
        </w:rPr>
        <w:t>F</w:t>
      </w:r>
      <w:r w:rsidR="00CC65BF" w:rsidRPr="0039004D">
        <w:rPr>
          <w:rFonts w:cs="Times New Roman"/>
          <w:lang w:val="es-ES"/>
        </w:rPr>
        <w:t>AA</w:t>
      </w:r>
      <w:r w:rsidR="00CC65BF">
        <w:rPr>
          <w:rFonts w:cs="Times New Roman"/>
          <w:lang w:val="es-ES"/>
        </w:rPr>
        <w:t>)</w:t>
      </w:r>
      <w:r w:rsidR="00CC65BF" w:rsidRPr="0039004D">
        <w:rPr>
          <w:rFonts w:cs="Times New Roman"/>
          <w:lang w:val="es-ES"/>
        </w:rPr>
        <w:t xml:space="preserve"> y </w:t>
      </w:r>
      <w:r w:rsidR="00CC65BF">
        <w:rPr>
          <w:rFonts w:cs="Times New Roman"/>
          <w:lang w:val="es-ES"/>
        </w:rPr>
        <w:t>Policia Nacional del Perú (</w:t>
      </w:r>
      <w:r w:rsidR="00CC65BF" w:rsidRPr="0039004D">
        <w:rPr>
          <w:rFonts w:cs="Times New Roman"/>
          <w:lang w:val="es-ES"/>
        </w:rPr>
        <w:t>PNP</w:t>
      </w:r>
      <w:r w:rsidR="00CC65BF">
        <w:rPr>
          <w:rFonts w:cs="Times New Roman"/>
          <w:lang w:val="es-ES"/>
        </w:rPr>
        <w:t>)</w:t>
      </w:r>
      <w:r w:rsidR="00CC65BF" w:rsidRPr="0039004D">
        <w:rPr>
          <w:rFonts w:cs="Times New Roman"/>
          <w:lang w:val="es-ES"/>
        </w:rPr>
        <w:t xml:space="preserve"> y aseguradoras privadas</w:t>
      </w:r>
      <w:r w:rsidR="00CC65BF">
        <w:rPr>
          <w:rFonts w:cs="Times New Roman"/>
          <w:lang w:val="es-ES"/>
        </w:rPr>
        <w:t xml:space="preserve"> </w:t>
      </w:r>
      <w:r w:rsidR="00CC65BF"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CC65BF" w:rsidRPr="0039004D">
        <w:rPr>
          <w:rFonts w:cs="Times New Roman"/>
          <w:lang w:val="es-ES"/>
        </w:rPr>
        <w:fldChar w:fldCharType="separate"/>
      </w:r>
      <w:r w:rsidR="00A90C62" w:rsidRPr="00A90C62">
        <w:rPr>
          <w:rFonts w:cs="Times New Roman"/>
          <w:noProof/>
          <w:lang w:val="es-ES"/>
        </w:rPr>
        <w:t>(34)</w:t>
      </w:r>
      <w:r w:rsidR="00CC65BF" w:rsidRPr="0039004D">
        <w:rPr>
          <w:rFonts w:cs="Times New Roman"/>
          <w:lang w:val="es-ES"/>
        </w:rPr>
        <w:fldChar w:fldCharType="end"/>
      </w:r>
      <w:r w:rsidR="00CC65BF" w:rsidRPr="0039004D">
        <w:rPr>
          <w:rFonts w:cs="Times New Roman"/>
          <w:lang w:val="es-ES"/>
        </w:rPr>
        <w:t>.</w:t>
      </w:r>
    </w:p>
    <w:p w14:paraId="70ED3B00" w14:textId="77777777" w:rsidR="00CC65BF" w:rsidRPr="0039004D" w:rsidRDefault="00CC65BF" w:rsidP="00262D6E">
      <w:pPr>
        <w:spacing w:line="360" w:lineRule="auto"/>
        <w:jc w:val="both"/>
        <w:rPr>
          <w:rFonts w:cs="Times New Roman"/>
          <w:lang w:val="es-ES"/>
        </w:rPr>
      </w:pPr>
    </w:p>
    <w:p w14:paraId="3DD361E4" w14:textId="77777777" w:rsidR="00562533" w:rsidRPr="0039004D" w:rsidRDefault="00562533" w:rsidP="00000899">
      <w:pPr>
        <w:pStyle w:val="Ttulo3"/>
      </w:pPr>
      <w:bookmarkStart w:id="17" w:name="_Toc508100426"/>
      <w:r w:rsidRPr="0039004D">
        <w:t xml:space="preserve">Sistema de </w:t>
      </w:r>
      <w:r w:rsidR="002E7295" w:rsidRPr="0039004D">
        <w:t>Solicitudes</w:t>
      </w:r>
      <w:r w:rsidR="00ED38D2" w:rsidRPr="0039004D">
        <w:t xml:space="preserve"> en</w:t>
      </w:r>
      <w:r w:rsidR="009B63B8" w:rsidRPr="0039004D">
        <w:t xml:space="preserve"> Atención al Ciudadano</w:t>
      </w:r>
      <w:bookmarkEnd w:id="17"/>
    </w:p>
    <w:p w14:paraId="715F4590" w14:textId="77777777" w:rsidR="008D2441" w:rsidRPr="0039004D" w:rsidRDefault="008D2441" w:rsidP="00262D6E">
      <w:pPr>
        <w:spacing w:line="360" w:lineRule="auto"/>
        <w:jc w:val="both"/>
        <w:rPr>
          <w:rFonts w:cs="Times New Roman"/>
          <w:lang w:val="es-ES"/>
        </w:rPr>
      </w:pPr>
    </w:p>
    <w:p w14:paraId="6EFC8811" w14:textId="291DCEB3" w:rsidR="008D2441" w:rsidRPr="0039004D" w:rsidRDefault="00376FA3" w:rsidP="00262D6E">
      <w:pPr>
        <w:spacing w:line="360" w:lineRule="auto"/>
        <w:jc w:val="both"/>
        <w:rPr>
          <w:rFonts w:cs="Times New Roman"/>
          <w:lang w:val="es-ES"/>
        </w:rPr>
      </w:pPr>
      <w:r w:rsidRPr="0039004D">
        <w:rPr>
          <w:rFonts w:cs="Times New Roman"/>
          <w:lang w:val="es-ES"/>
        </w:rPr>
        <w:lastRenderedPageBreak/>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2A64C2">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2A64C2">
        <w:rPr>
          <w:rFonts w:cs="Times New Roman"/>
          <w:lang w:val="es-ES"/>
        </w:rPr>
        <w:fldChar w:fldCharType="separate"/>
      </w:r>
      <w:r w:rsidR="00A90C62" w:rsidRPr="00A90C62">
        <w:rPr>
          <w:rFonts w:cs="Times New Roman"/>
          <w:noProof/>
          <w:lang w:val="es-ES"/>
        </w:rPr>
        <w:t>(35)</w:t>
      </w:r>
      <w:r w:rsidR="002A64C2">
        <w:rPr>
          <w:rFonts w:cs="Times New Roman"/>
          <w:lang w:val="es-ES"/>
        </w:rPr>
        <w:fldChar w:fldCharType="end"/>
      </w:r>
      <w:r w:rsidRPr="0039004D">
        <w:rPr>
          <w:rFonts w:cs="Times New Roman"/>
          <w:lang w:val="es-ES"/>
        </w:rPr>
        <w:t>:</w:t>
      </w:r>
    </w:p>
    <w:p w14:paraId="68FCDD99" w14:textId="77777777" w:rsidR="00376FA3" w:rsidRPr="0039004D" w:rsidRDefault="00376FA3" w:rsidP="00262D6E">
      <w:pPr>
        <w:spacing w:line="360" w:lineRule="auto"/>
        <w:jc w:val="both"/>
        <w:rPr>
          <w:rFonts w:cs="Times New Roman"/>
          <w:lang w:val="es-ES"/>
        </w:rPr>
      </w:pPr>
    </w:p>
    <w:p w14:paraId="47CE264D"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4AA02B25"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7DA3F5BE"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161768EC" w14:textId="77777777" w:rsidR="00376FA3" w:rsidRPr="0039004D" w:rsidRDefault="00376FA3" w:rsidP="00262D6E">
      <w:pPr>
        <w:spacing w:line="360" w:lineRule="auto"/>
        <w:jc w:val="both"/>
        <w:rPr>
          <w:rFonts w:cs="Times New Roman"/>
          <w:lang w:val="es-ES"/>
        </w:rPr>
      </w:pPr>
    </w:p>
    <w:p w14:paraId="1B20D29E" w14:textId="33223E46"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2A64C2">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2A64C2">
        <w:rPr>
          <w:rFonts w:cs="Times New Roman"/>
          <w:lang w:val="es-ES"/>
        </w:rPr>
        <w:fldChar w:fldCharType="separate"/>
      </w:r>
      <w:r w:rsidR="00A90C62" w:rsidRPr="00A90C62">
        <w:rPr>
          <w:rFonts w:cs="Times New Roman"/>
          <w:noProof/>
          <w:lang w:val="es-ES"/>
        </w:rPr>
        <w:t>(35)</w:t>
      </w:r>
      <w:r w:rsidR="002A64C2">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6)</w:t>
      </w:r>
      <w:r w:rsidR="00D95FB0"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y aplicativos para 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7)</w:t>
      </w:r>
      <w:r w:rsidR="00D95FB0"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8)</w:t>
      </w:r>
      <w:r w:rsidR="00D95FB0"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3)</w:t>
      </w:r>
      <w:r w:rsidR="00D95FB0" w:rsidRPr="0039004D">
        <w:rPr>
          <w:rFonts w:cs="Times New Roman"/>
          <w:lang w:val="es-ES"/>
        </w:rPr>
        <w:fldChar w:fldCharType="end"/>
      </w:r>
      <w:r w:rsidR="00913D4D" w:rsidRPr="0039004D">
        <w:rPr>
          <w:rFonts w:cs="Times New Roman"/>
          <w:lang w:val="es-ES"/>
        </w:rPr>
        <w:t>.</w:t>
      </w:r>
    </w:p>
    <w:p w14:paraId="553CC9AB" w14:textId="77777777" w:rsidR="008D2441" w:rsidRPr="0039004D" w:rsidRDefault="008D2441" w:rsidP="00262D6E">
      <w:pPr>
        <w:spacing w:line="360" w:lineRule="auto"/>
        <w:jc w:val="both"/>
        <w:rPr>
          <w:rFonts w:cs="Times New Roman"/>
          <w:lang w:val="es-ES"/>
        </w:rPr>
      </w:pPr>
    </w:p>
    <w:p w14:paraId="18118FE6" w14:textId="77777777" w:rsidR="008D2441" w:rsidRPr="0039004D" w:rsidRDefault="008D2441" w:rsidP="00262D6E">
      <w:pPr>
        <w:spacing w:line="360" w:lineRule="auto"/>
        <w:jc w:val="both"/>
        <w:rPr>
          <w:rFonts w:cs="Times New Roman"/>
          <w:lang w:val="es-ES"/>
        </w:rPr>
      </w:pPr>
      <w:r w:rsidRPr="0039004D">
        <w:rPr>
          <w:rFonts w:cs="Times New Roman"/>
          <w:lang w:val="es-ES"/>
        </w:rPr>
        <w:t xml:space="preserve">Luego de que se introdujera el aplicativo móvil, se duplicaron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 en el año 2014 hubo 27,039 solicit</w:t>
      </w:r>
      <w:r w:rsidR="002E7295" w:rsidRPr="0039004D">
        <w:rPr>
          <w:rFonts w:cs="Times New Roman"/>
          <w:lang w:val="es-ES"/>
        </w:rPr>
        <w:t>udes entre quejas, consultas y petitorios de i</w:t>
      </w:r>
      <w:r w:rsidRPr="0039004D">
        <w:rPr>
          <w:rFonts w:cs="Times New Roman"/>
          <w:lang w:val="es-ES"/>
        </w:rPr>
        <w:t xml:space="preserve">ntervención (PIN),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siguiente Tabla Nº1 se puede ver con claridad cómo es que han ido aumentando el número de solicitudes a través de los años</w:t>
      </w:r>
      <w:r w:rsidR="007B7445" w:rsidRPr="0039004D">
        <w:rPr>
          <w:rFonts w:cs="Times New Roman"/>
          <w:lang w:val="es-ES"/>
        </w:rPr>
        <w:t>.</w:t>
      </w:r>
    </w:p>
    <w:p w14:paraId="74CA17CF" w14:textId="77777777" w:rsidR="008D2441" w:rsidRPr="0039004D" w:rsidRDefault="008D2441" w:rsidP="00262D6E">
      <w:pPr>
        <w:spacing w:line="360" w:lineRule="auto"/>
        <w:jc w:val="both"/>
        <w:rPr>
          <w:rFonts w:cs="Times New Roman"/>
          <w:lang w:val="es-ES"/>
        </w:rPr>
      </w:pPr>
    </w:p>
    <w:p w14:paraId="08005551" w14:textId="77777777" w:rsidR="008D2441" w:rsidRPr="0039004D" w:rsidRDefault="008D2441" w:rsidP="00262D6E">
      <w:pPr>
        <w:spacing w:line="360" w:lineRule="auto"/>
        <w:jc w:val="both"/>
        <w:rPr>
          <w:rFonts w:cs="Times New Roman"/>
          <w:lang w:val="es-ES"/>
        </w:rPr>
      </w:pPr>
      <w:r w:rsidRPr="0039004D">
        <w:rPr>
          <w:rFonts w:cs="Times New Roman"/>
          <w:noProof/>
          <w:lang w:eastAsia="es-ES_tradnl"/>
        </w:rPr>
        <w:drawing>
          <wp:inline distT="0" distB="0" distL="0" distR="0" wp14:anchorId="7FDBE532" wp14:editId="31F4A9F9">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FD5B44F" w14:textId="77777777" w:rsidR="00D95D66" w:rsidRPr="0039004D" w:rsidRDefault="008D2441" w:rsidP="0004257C">
      <w:pPr>
        <w:spacing w:line="360" w:lineRule="auto"/>
        <w:jc w:val="center"/>
        <w:rPr>
          <w:rFonts w:cs="Times New Roman"/>
          <w:lang w:val="es-ES"/>
        </w:rPr>
      </w:pPr>
      <w:r w:rsidRPr="0039004D">
        <w:rPr>
          <w:rFonts w:cs="Times New Roman"/>
          <w:lang w:val="es-ES"/>
        </w:rPr>
        <w:lastRenderedPageBreak/>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1472F0CD" w14:textId="594C71CF"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D95FB0"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D95FB0" w:rsidRPr="0039004D">
        <w:rPr>
          <w:rFonts w:cs="Times New Roman"/>
          <w:lang w:val="es-ES"/>
        </w:rPr>
        <w:fldChar w:fldCharType="separate"/>
      </w:r>
      <w:r w:rsidR="00A90C62" w:rsidRPr="00A90C62">
        <w:rPr>
          <w:rFonts w:cs="Times New Roman"/>
          <w:noProof/>
          <w:lang w:val="es-ES"/>
        </w:rPr>
        <w:t>(33)</w:t>
      </w:r>
      <w:r w:rsidR="00D95FB0" w:rsidRPr="0039004D">
        <w:rPr>
          <w:rFonts w:cs="Times New Roman"/>
          <w:lang w:val="es-ES"/>
        </w:rPr>
        <w:fldChar w:fldCharType="end"/>
      </w:r>
    </w:p>
    <w:p w14:paraId="188CA17F" w14:textId="77777777" w:rsidR="00DF1003" w:rsidRPr="0039004D" w:rsidRDefault="00DF1003" w:rsidP="00262D6E">
      <w:pPr>
        <w:spacing w:line="360" w:lineRule="auto"/>
        <w:jc w:val="both"/>
        <w:rPr>
          <w:rFonts w:cs="Times New Roman"/>
          <w:lang w:val="es-ES"/>
        </w:rPr>
      </w:pPr>
    </w:p>
    <w:p w14:paraId="661C4161" w14:textId="1C8B9D4F"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 aparecer las condiciones de funcionamiento de cada IPRESS, </w:t>
      </w:r>
      <w:r w:rsidR="000113B0">
        <w:rPr>
          <w:rFonts w:cs="Times New Roman"/>
          <w:lang w:val="es-ES"/>
        </w:rPr>
        <w:t xml:space="preserve">haciendo 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 información genérica de las IPRESS, los servicios brindados, cantidad de personal </w:t>
      </w:r>
      <w:r w:rsidR="001915AB" w:rsidRPr="0039004D">
        <w:rPr>
          <w:rFonts w:cs="Times New Roman"/>
          <w:lang w:val="es-ES"/>
        </w:rPr>
        <w:t>médico</w:t>
      </w:r>
      <w:r w:rsidR="0017760B" w:rsidRPr="0039004D">
        <w:rPr>
          <w:rFonts w:cs="Times New Roman"/>
          <w:lang w:val="es-ES"/>
        </w:rPr>
        <w:t xml:space="preserve">, etc. </w:t>
      </w:r>
      <w:r w:rsidR="001D1508" w:rsidRPr="0039004D">
        <w:rPr>
          <w:rFonts w:cs="Times New Roman"/>
          <w:lang w:val="es-ES"/>
        </w:rPr>
        <w:t>El problema con l</w:t>
      </w:r>
      <w:r w:rsidR="00E260FD" w:rsidRPr="0039004D">
        <w:rPr>
          <w:rFonts w:cs="Times New Roman"/>
          <w:lang w:val="es-ES"/>
        </w:rPr>
        <w:t>a información mostrada en esta herramienta se encuentra desorganizada y en ciertas partes esta desactualizada</w:t>
      </w:r>
      <w:r w:rsidR="000113B0">
        <w:rPr>
          <w:rFonts w:cs="Times New Roman"/>
          <w:lang w:val="es-ES"/>
        </w:rPr>
        <w:t xml:space="preserve"> </w:t>
      </w:r>
      <w:r w:rsidR="000113B0">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0113B0">
        <w:rPr>
          <w:rFonts w:cs="Times New Roman"/>
          <w:lang w:val="es-ES"/>
        </w:rPr>
        <w:fldChar w:fldCharType="separate"/>
      </w:r>
      <w:r w:rsidR="00A90C62" w:rsidRPr="00A90C62">
        <w:rPr>
          <w:rFonts w:cs="Times New Roman"/>
          <w:noProof/>
          <w:lang w:val="es-ES"/>
        </w:rPr>
        <w:t>(39)</w:t>
      </w:r>
      <w:r w:rsidR="000113B0">
        <w:rPr>
          <w:rFonts w:cs="Times New Roman"/>
          <w:lang w:val="es-ES"/>
        </w:rPr>
        <w:fldChar w:fldCharType="end"/>
      </w:r>
      <w:r w:rsidR="00E260FD" w:rsidRPr="0039004D">
        <w:rPr>
          <w:rFonts w:cs="Times New Roman"/>
          <w:lang w:val="es-ES"/>
        </w:rPr>
        <w:t>.</w:t>
      </w:r>
    </w:p>
    <w:p w14:paraId="65050193" w14:textId="77777777" w:rsidR="004220C8" w:rsidRPr="0039004D" w:rsidRDefault="004220C8" w:rsidP="00262D6E">
      <w:pPr>
        <w:spacing w:line="360" w:lineRule="auto"/>
        <w:ind w:left="360"/>
        <w:jc w:val="both"/>
        <w:rPr>
          <w:rFonts w:cs="Times New Roman"/>
          <w:lang w:val="es-ES"/>
        </w:rPr>
      </w:pPr>
    </w:p>
    <w:p w14:paraId="0C1A4E5B"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cuenta con varias deficiencias que no hace que esta información se presente de forma clara y eficiente que </w:t>
      </w:r>
      <w:r w:rsidR="004220C8" w:rsidRPr="0039004D">
        <w:rPr>
          <w:rFonts w:cs="Times New Roman"/>
          <w:lang w:val="es-ES"/>
        </w:rPr>
        <w:t>les</w:t>
      </w:r>
      <w:r w:rsidR="009F3767" w:rsidRPr="0039004D">
        <w:rPr>
          <w:rFonts w:cs="Times New Roman"/>
          <w:lang w:val="es-ES"/>
        </w:rPr>
        <w:t xml:space="preserve"> permita a los ciudadanos tomar decisiones. </w:t>
      </w:r>
    </w:p>
    <w:p w14:paraId="683CA663" w14:textId="77777777" w:rsidR="009F3767" w:rsidRPr="0039004D" w:rsidRDefault="009F3767" w:rsidP="00262D6E">
      <w:pPr>
        <w:spacing w:line="360" w:lineRule="auto"/>
        <w:jc w:val="both"/>
        <w:rPr>
          <w:rFonts w:cs="Times New Roman"/>
          <w:lang w:val="es-ES"/>
        </w:rPr>
      </w:pPr>
    </w:p>
    <w:p w14:paraId="79C8200B" w14:textId="4EA31D95" w:rsidR="009B63B8" w:rsidRPr="0039004D" w:rsidRDefault="009B63B8" w:rsidP="00000899">
      <w:pPr>
        <w:pStyle w:val="Ttulo3"/>
      </w:pPr>
      <w:bookmarkStart w:id="18" w:name="_Toc508100427"/>
      <w:r w:rsidRPr="0039004D">
        <w:t>Normat</w:t>
      </w:r>
      <w:r w:rsidR="000113B0">
        <w:t>iva vigente para el recojo</w:t>
      </w:r>
      <w:r w:rsidRPr="0039004D">
        <w:t xml:space="preserve"> y manejo de reclamos en el sector salud</w:t>
      </w:r>
      <w:bookmarkEnd w:id="18"/>
    </w:p>
    <w:p w14:paraId="0D823E69" w14:textId="77777777" w:rsidR="009B63B8" w:rsidRPr="0039004D" w:rsidRDefault="009B63B8" w:rsidP="00262D6E">
      <w:pPr>
        <w:spacing w:line="360" w:lineRule="auto"/>
        <w:rPr>
          <w:rFonts w:cs="Times New Roman"/>
          <w:lang w:val="es-ES"/>
        </w:rPr>
      </w:pPr>
    </w:p>
    <w:p w14:paraId="58A0F1B9" w14:textId="47E5B7FE"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0113B0">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0113B0">
        <w:rPr>
          <w:rFonts w:cs="Times New Roman"/>
          <w:lang w:val="es-ES"/>
        </w:rPr>
        <w:fldChar w:fldCharType="separate"/>
      </w:r>
      <w:r w:rsidR="003F29A5" w:rsidRPr="003F29A5">
        <w:rPr>
          <w:rFonts w:cs="Times New Roman"/>
          <w:noProof/>
          <w:lang w:val="es-ES"/>
        </w:rPr>
        <w:t>(12)</w:t>
      </w:r>
      <w:r w:rsidR="000113B0">
        <w:rPr>
          <w:rFonts w:cs="Times New Roman"/>
          <w:lang w:val="es-ES"/>
        </w:rPr>
        <w:fldChar w:fldCharType="end"/>
      </w:r>
      <w:r w:rsidR="008626EB" w:rsidRPr="0039004D">
        <w:rPr>
          <w:rFonts w:cs="Times New Roman"/>
          <w:lang w:val="es-ES"/>
        </w:rPr>
        <w:t>.</w:t>
      </w:r>
    </w:p>
    <w:p w14:paraId="31662D29" w14:textId="77777777" w:rsidR="004220C8" w:rsidRPr="0039004D" w:rsidRDefault="004220C8" w:rsidP="00262D6E">
      <w:pPr>
        <w:spacing w:line="360" w:lineRule="auto"/>
        <w:rPr>
          <w:rFonts w:cs="Times New Roman"/>
          <w:lang w:val="es-ES"/>
        </w:rPr>
      </w:pPr>
    </w:p>
    <w:p w14:paraId="37DF4766" w14:textId="1C4CF720"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que institución se ha presentado</w:t>
      </w:r>
      <w:r w:rsidR="008626EB" w:rsidRPr="0039004D">
        <w:rPr>
          <w:rFonts w:cs="Times New Roman"/>
          <w:lang w:val="es-ES"/>
        </w:rPr>
        <w:t xml:space="preserve"> la inconformidad</w:t>
      </w:r>
      <w:r w:rsidR="009B63B8" w:rsidRPr="0039004D">
        <w:rPr>
          <w:rFonts w:cs="Times New Roman"/>
          <w:lang w:val="es-ES"/>
        </w:rPr>
        <w:t xml:space="preserve">, cuando se presenta ante una IPRESS se considera reclamo; cuando se presenta ante SUSALUD, es considerado una queja. </w:t>
      </w:r>
      <w:r w:rsidR="007D1CC3" w:rsidRPr="0039004D">
        <w:rPr>
          <w:rFonts w:cs="Times New Roman"/>
          <w:lang w:val="es-ES"/>
        </w:rPr>
        <w:t>Además</w:t>
      </w:r>
      <w:r w:rsidRPr="0039004D">
        <w:rPr>
          <w:rFonts w:cs="Times New Roman"/>
          <w:lang w:val="es-ES"/>
        </w:rPr>
        <w:t xml:space="preserve"> de los plazos de atención que son 5 días hábiles para la resolución de Consultas y 30 días hábiles para la resolución de Reclamos y/o Quejas</w:t>
      </w:r>
      <w:r w:rsidR="001D0A70">
        <w:rPr>
          <w:rFonts w:cs="Times New Roman"/>
          <w:lang w:val="es-ES"/>
        </w:rPr>
        <w:t xml:space="preserve"> </w:t>
      </w:r>
      <w:r w:rsidR="001D0A70">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1D0A70">
        <w:rPr>
          <w:rFonts w:cs="Times New Roman"/>
          <w:lang w:val="es-ES"/>
        </w:rPr>
        <w:fldChar w:fldCharType="separate"/>
      </w:r>
      <w:r w:rsidR="003F29A5" w:rsidRPr="003F29A5">
        <w:rPr>
          <w:rFonts w:cs="Times New Roman"/>
          <w:noProof/>
          <w:lang w:val="es-ES"/>
        </w:rPr>
        <w:t>(12)</w:t>
      </w:r>
      <w:r w:rsidR="001D0A70">
        <w:rPr>
          <w:rFonts w:cs="Times New Roman"/>
          <w:lang w:val="es-ES"/>
        </w:rPr>
        <w:fldChar w:fldCharType="end"/>
      </w:r>
      <w:r w:rsidRPr="0039004D">
        <w:rPr>
          <w:rFonts w:cs="Times New Roman"/>
          <w:lang w:val="es-ES"/>
        </w:rPr>
        <w:t>.</w:t>
      </w:r>
    </w:p>
    <w:p w14:paraId="0BC2F52A" w14:textId="77777777" w:rsidR="004456A4" w:rsidRPr="0039004D" w:rsidRDefault="004456A4" w:rsidP="00262D6E">
      <w:pPr>
        <w:spacing w:line="360" w:lineRule="auto"/>
        <w:jc w:val="both"/>
        <w:rPr>
          <w:rFonts w:cs="Times New Roman"/>
          <w:lang w:val="es-ES"/>
        </w:rPr>
      </w:pPr>
    </w:p>
    <w:p w14:paraId="51440F51" w14:textId="2F92E1F1" w:rsidR="00D06B91" w:rsidRPr="0039004D" w:rsidRDefault="004456A4" w:rsidP="00262D6E">
      <w:pPr>
        <w:spacing w:line="360" w:lineRule="auto"/>
        <w:jc w:val="both"/>
        <w:rPr>
          <w:rFonts w:cs="Times New Roman"/>
          <w:lang w:val="es-ES"/>
        </w:rPr>
      </w:pPr>
      <w:r w:rsidRPr="0039004D">
        <w:rPr>
          <w:rFonts w:cs="Times New Roman"/>
          <w:lang w:val="es-ES"/>
        </w:rPr>
        <w:lastRenderedPageBreak/>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1D0A70">
        <w:rPr>
          <w:rFonts w:cs="Times New Roman"/>
          <w:lang w:val="es-ES"/>
        </w:rPr>
        <w:t xml:space="preserve"> </w:t>
      </w:r>
      <w:r w:rsidR="001D0A70">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1D0A70">
        <w:rPr>
          <w:rFonts w:cs="Times New Roman"/>
          <w:lang w:val="es-ES"/>
        </w:rPr>
        <w:fldChar w:fldCharType="separate"/>
      </w:r>
      <w:r w:rsidR="003F29A5" w:rsidRPr="003F29A5">
        <w:rPr>
          <w:rFonts w:cs="Times New Roman"/>
          <w:noProof/>
          <w:lang w:val="es-ES"/>
        </w:rPr>
        <w:t>(12)</w:t>
      </w:r>
      <w:r w:rsidR="001D0A70">
        <w:rPr>
          <w:rFonts w:cs="Times New Roman"/>
          <w:lang w:val="es-ES"/>
        </w:rPr>
        <w:fldChar w:fldCharType="end"/>
      </w:r>
      <w:r w:rsidR="00D06B91" w:rsidRPr="0039004D">
        <w:rPr>
          <w:rFonts w:cs="Times New Roman"/>
          <w:lang w:val="es-ES"/>
        </w:rPr>
        <w:t>.</w:t>
      </w:r>
    </w:p>
    <w:p w14:paraId="3B0C8612" w14:textId="77777777" w:rsidR="0099501F" w:rsidRPr="0039004D" w:rsidRDefault="0099501F" w:rsidP="00262D6E">
      <w:pPr>
        <w:spacing w:line="360" w:lineRule="auto"/>
        <w:jc w:val="both"/>
        <w:rPr>
          <w:rFonts w:cs="Times New Roman"/>
          <w:lang w:val="es-ES"/>
        </w:rPr>
      </w:pPr>
    </w:p>
    <w:p w14:paraId="6A802CBD" w14:textId="7068E733"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1325DD">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1325DD">
        <w:rPr>
          <w:rFonts w:cs="Times New Roman"/>
          <w:lang w:val="es-ES"/>
        </w:rPr>
        <w:fldChar w:fldCharType="separate"/>
      </w:r>
      <w:r w:rsidR="00A90C62" w:rsidRPr="00A90C62">
        <w:rPr>
          <w:rFonts w:cs="Times New Roman"/>
          <w:noProof/>
          <w:lang w:val="es-ES"/>
        </w:rPr>
        <w:t>(40)</w:t>
      </w:r>
      <w:r w:rsidR="001325DD">
        <w:rPr>
          <w:rFonts w:cs="Times New Roman"/>
          <w:lang w:val="es-ES"/>
        </w:rPr>
        <w:fldChar w:fldCharType="end"/>
      </w:r>
      <w:r w:rsidR="00734B3F" w:rsidRPr="0039004D">
        <w:rPr>
          <w:rFonts w:cs="Times New Roman"/>
          <w:lang w:val="es-ES"/>
        </w:rPr>
        <w:t>.</w:t>
      </w:r>
    </w:p>
    <w:p w14:paraId="52414472" w14:textId="77777777" w:rsidR="00262D6E" w:rsidRPr="0039004D" w:rsidRDefault="00262D6E" w:rsidP="00262D6E">
      <w:pPr>
        <w:spacing w:line="360" w:lineRule="auto"/>
        <w:jc w:val="both"/>
        <w:rPr>
          <w:rFonts w:cs="Times New Roman"/>
          <w:lang w:val="es-ES"/>
        </w:rPr>
      </w:pPr>
    </w:p>
    <w:p w14:paraId="69FC2297" w14:textId="6DAC8F03" w:rsidR="00562533" w:rsidRPr="00A27624" w:rsidRDefault="00562533" w:rsidP="00A27624">
      <w:pPr>
        <w:pStyle w:val="Ttulo3"/>
      </w:pPr>
      <w:bookmarkStart w:id="19" w:name="_Toc508100428"/>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19"/>
    </w:p>
    <w:p w14:paraId="08C7E1BC" w14:textId="33BB703A"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Pr>
          <w:rFonts w:cs="Times New Roman"/>
          <w:lang w:val="es-ES"/>
        </w:rPr>
        <w:fldChar w:fldCharType="separate"/>
      </w:r>
      <w:r w:rsidR="00A90C62" w:rsidRPr="00A90C62">
        <w:rPr>
          <w:rFonts w:cs="Times New Roman"/>
          <w:noProof/>
          <w:lang w:val="es-ES"/>
        </w:rPr>
        <w:t>(35)</w:t>
      </w:r>
      <w:r>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Pr>
          <w:rFonts w:cs="Times New Roman"/>
          <w:lang w:val="es-ES"/>
        </w:rPr>
        <w:fldChar w:fldCharType="begin" w:fldLock="1"/>
      </w:r>
      <w:r w:rsidR="00D32C56">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RESOLUCION N\u00b0 160-2011-SUNASA/CD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Pr>
          <w:rFonts w:cs="Times New Roman"/>
          <w:lang w:val="es-ES"/>
        </w:rPr>
        <w:fldChar w:fldCharType="separate"/>
      </w:r>
      <w:r w:rsidR="00A90C62" w:rsidRPr="00A90C62">
        <w:rPr>
          <w:rFonts w:cs="Times New Roman"/>
          <w:noProof/>
          <w:lang w:val="es-ES"/>
        </w:rPr>
        <w:t>(41)</w:t>
      </w:r>
      <w:r>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w:t>
      </w:r>
      <w:r w:rsidR="006F009C" w:rsidRPr="0039004D">
        <w:rPr>
          <w:rFonts w:cs="Times New Roman"/>
          <w:lang w:val="es-ES"/>
        </w:rPr>
        <w:lastRenderedPageBreak/>
        <w:t>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002C04">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002C04">
        <w:rPr>
          <w:rFonts w:cs="Times New Roman"/>
          <w:lang w:val="es-ES"/>
        </w:rPr>
        <w:fldChar w:fldCharType="separate"/>
      </w:r>
      <w:r w:rsidR="003F29A5" w:rsidRPr="003F29A5">
        <w:rPr>
          <w:rFonts w:cs="Times New Roman"/>
          <w:noProof/>
          <w:lang w:val="es-ES"/>
        </w:rPr>
        <w:t>(12)</w:t>
      </w:r>
      <w:r w:rsidR="00002C04">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de SUSALUD y ellos indicaron que esta tabla de clasificación ya no se utiliza debido a que como cuenta con muchas categorías lo cual hacia complejo su uso.</w:t>
      </w:r>
    </w:p>
    <w:p w14:paraId="04D3F670" w14:textId="77777777" w:rsidR="00651402" w:rsidRPr="0039004D" w:rsidRDefault="00651402" w:rsidP="0075380D">
      <w:pPr>
        <w:spacing w:line="360" w:lineRule="auto"/>
        <w:jc w:val="both"/>
        <w:rPr>
          <w:rFonts w:cs="Times New Roman"/>
          <w:lang w:val="es-ES"/>
        </w:rPr>
      </w:pPr>
    </w:p>
    <w:p w14:paraId="52A1D418" w14:textId="09EE7136"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7222F0">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7222F0">
        <w:rPr>
          <w:rFonts w:cs="Times New Roman"/>
          <w:lang w:val="es-ES"/>
        </w:rPr>
        <w:fldChar w:fldCharType="separate"/>
      </w:r>
      <w:r w:rsidR="00A90C62" w:rsidRPr="00A90C62">
        <w:rPr>
          <w:rFonts w:cs="Times New Roman"/>
          <w:noProof/>
          <w:lang w:val="es-ES"/>
        </w:rPr>
        <w:t>(36)</w:t>
      </w:r>
      <w:r w:rsidR="007222F0">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ncuentran en pasar la información contenida dentro de la Hoja de Cálculo al sistema informático automatizado y es por eso que muestran información diferente actualmente de lo que mostraba el año pasado.</w:t>
      </w:r>
      <w:r w:rsidR="00651402" w:rsidRPr="0039004D">
        <w:rPr>
          <w:rFonts w:cs="Times New Roman"/>
          <w:lang w:val="es-ES"/>
        </w:rPr>
        <w:t xml:space="preserve"> </w:t>
      </w:r>
    </w:p>
    <w:p w14:paraId="295DE8A9" w14:textId="77777777" w:rsidR="007222F0" w:rsidRDefault="007222F0" w:rsidP="00262D6E">
      <w:pPr>
        <w:spacing w:line="360" w:lineRule="auto"/>
        <w:jc w:val="both"/>
        <w:rPr>
          <w:rFonts w:cs="Times New Roman"/>
          <w:lang w:val="es-ES"/>
        </w:rPr>
      </w:pPr>
    </w:p>
    <w:p w14:paraId="12B35B63" w14:textId="10F6C916"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4053C8">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4053C8">
        <w:rPr>
          <w:rFonts w:cs="Times New Roman"/>
          <w:lang w:val="es-ES"/>
        </w:rPr>
        <w:fldChar w:fldCharType="separate"/>
      </w:r>
      <w:r w:rsidR="00A90C62" w:rsidRPr="00A90C62">
        <w:rPr>
          <w:rFonts w:cs="Times New Roman"/>
          <w:noProof/>
          <w:lang w:val="es-ES"/>
        </w:rPr>
        <w:t>(35)</w:t>
      </w:r>
      <w:r w:rsidR="004053C8">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233FEE00" w14:textId="77777777" w:rsidR="00562533" w:rsidRPr="0039004D" w:rsidRDefault="00562533" w:rsidP="00262D6E">
      <w:pPr>
        <w:spacing w:line="360" w:lineRule="auto"/>
        <w:jc w:val="both"/>
        <w:rPr>
          <w:rFonts w:cs="Times New Roman"/>
          <w:lang w:val="es-ES"/>
        </w:rPr>
      </w:pPr>
    </w:p>
    <w:p w14:paraId="439A9A77" w14:textId="6C59AD8C" w:rsidR="00562533" w:rsidRPr="004053C8" w:rsidRDefault="00562533" w:rsidP="004053C8">
      <w:pPr>
        <w:pStyle w:val="Ttulo3"/>
      </w:pPr>
      <w:bookmarkStart w:id="20" w:name="_Toc508100429"/>
      <w:r w:rsidRPr="0039004D">
        <w:t>Oportunidades de Mejora</w:t>
      </w:r>
      <w:bookmarkEnd w:id="20"/>
    </w:p>
    <w:p w14:paraId="45BC373A" w14:textId="57E6C555"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 xml:space="preserve">tema se mejoraría el alcance de la </w:t>
      </w:r>
      <w:r>
        <w:rPr>
          <w:rFonts w:cs="Times New Roman"/>
          <w:lang w:val="es-ES"/>
        </w:rPr>
        <w:lastRenderedPageBreak/>
        <w:t>información proveniente en los reclamos y podría manejarse de una forma que permita proponer proyectos de mejora para el sistema de salud del Perú.</w:t>
      </w:r>
    </w:p>
    <w:p w14:paraId="22945215" w14:textId="77777777" w:rsidR="00B674F0" w:rsidRPr="0039004D" w:rsidRDefault="00B674F0" w:rsidP="00262D6E">
      <w:pPr>
        <w:spacing w:line="360" w:lineRule="auto"/>
        <w:jc w:val="both"/>
        <w:rPr>
          <w:rFonts w:cs="Times New Roman"/>
          <w:lang w:val="es-ES"/>
        </w:rPr>
      </w:pPr>
    </w:p>
    <w:p w14:paraId="217118AD" w14:textId="2C72A8A3" w:rsidR="00B674F0" w:rsidRPr="004053C8" w:rsidRDefault="00B674F0" w:rsidP="004053C8">
      <w:pPr>
        <w:pStyle w:val="Ttulo3"/>
      </w:pPr>
      <w:bookmarkStart w:id="21" w:name="_Toc508100430"/>
      <w:r w:rsidRPr="0039004D">
        <w:t>Diseño centrado en el usuario en el sector Salud en Perú</w:t>
      </w:r>
      <w:bookmarkEnd w:id="21"/>
    </w:p>
    <w:p w14:paraId="0ACC7A92" w14:textId="43CC2B5B"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trabajos podrían verse mermados y hasta reemplazados</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6186DEB8" w14:textId="77777777" w:rsidR="00A12DD0" w:rsidRPr="0039004D" w:rsidRDefault="00A12DD0" w:rsidP="00262D6E">
      <w:pPr>
        <w:spacing w:line="360" w:lineRule="auto"/>
        <w:jc w:val="both"/>
        <w:rPr>
          <w:rFonts w:cs="Times New Roman"/>
          <w:lang w:val="es-ES"/>
        </w:rPr>
      </w:pPr>
    </w:p>
    <w:p w14:paraId="0E1B3514" w14:textId="77777777" w:rsidR="00A12DD0" w:rsidRPr="0039004D" w:rsidRDefault="00A12DD0" w:rsidP="00262D6E">
      <w:pPr>
        <w:pStyle w:val="Ttulo1"/>
        <w:spacing w:line="360" w:lineRule="auto"/>
        <w:rPr>
          <w:rFonts w:cs="Times New Roman"/>
          <w:szCs w:val="24"/>
        </w:rPr>
      </w:pPr>
      <w:bookmarkStart w:id="22" w:name="_Toc508100431"/>
      <w:r w:rsidRPr="0039004D">
        <w:rPr>
          <w:rFonts w:cs="Times New Roman"/>
          <w:szCs w:val="24"/>
        </w:rPr>
        <w:lastRenderedPageBreak/>
        <w:t>Justificación del estudio</w:t>
      </w:r>
      <w:bookmarkEnd w:id="22"/>
    </w:p>
    <w:p w14:paraId="44CFF9E3" w14:textId="77777777" w:rsidR="0023033B" w:rsidRPr="0039004D" w:rsidRDefault="0023033B" w:rsidP="00262D6E">
      <w:pPr>
        <w:spacing w:line="360" w:lineRule="auto"/>
        <w:rPr>
          <w:rFonts w:cs="Times New Roman"/>
          <w:lang w:val="es-ES"/>
        </w:rPr>
      </w:pPr>
    </w:p>
    <w:p w14:paraId="496582EA" w14:textId="7B7DE69D" w:rsidR="00D12CF6" w:rsidRDefault="00D12CF6" w:rsidP="00A35C0B">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Pr>
          <w:rFonts w:cs="Times New Roman"/>
          <w:lang w:val="es-ES"/>
        </w:rPr>
        <w:fldChar w:fldCharType="separate"/>
      </w:r>
      <w:r w:rsidRPr="003F29A5">
        <w:rPr>
          <w:rFonts w:cs="Times New Roman"/>
          <w:noProof/>
          <w:lang w:val="es-ES"/>
        </w:rPr>
        <w:t>(12)</w:t>
      </w:r>
      <w:r>
        <w:rPr>
          <w:rFonts w:cs="Times New Roman"/>
          <w:lang w:val="es-ES"/>
        </w:rPr>
        <w:fldChar w:fldCharType="end"/>
      </w:r>
      <w:r w:rsidRPr="0039004D">
        <w:rPr>
          <w:rFonts w:cs="Times New Roman"/>
          <w:lang w:val="es-ES"/>
        </w:rPr>
        <w:t>, cada IPRESS se encuentra obligada a implementar un Sistema de Registro de Consultas y Reclamos Recibidos</w:t>
      </w:r>
      <w:r>
        <w:rPr>
          <w:rFonts w:cs="Times New Roman"/>
          <w:lang w:val="es-ES"/>
        </w:rPr>
        <w:t xml:space="preserve"> y</w:t>
      </w:r>
      <w:r w:rsidRPr="0039004D">
        <w:rPr>
          <w:rFonts w:cs="Times New Roman"/>
          <w:lang w:val="es-ES"/>
        </w:rPr>
        <w:t xml:space="preserve"> SUSALUD debería tener acceso a dicha información de cada IPRESSS. </w:t>
      </w:r>
      <w:r>
        <w:rPr>
          <w:rFonts w:cs="Times New Roman"/>
          <w:lang w:val="es-ES"/>
        </w:rPr>
        <w:t xml:space="preserve">Sin embargo, la creación de un sistema centralizado con estas funcionalidades sería mejor aprovechada ya que eliminaría barreras de conectividad. </w:t>
      </w:r>
      <w:r w:rsidR="003F29A5">
        <w:rPr>
          <w:rFonts w:cs="Times New Roman"/>
          <w:lang w:val="es-ES"/>
        </w:rPr>
        <w:t xml:space="preserve">La necesidad de un sistema </w:t>
      </w:r>
      <w:r>
        <w:rPr>
          <w:rFonts w:cs="Times New Roman"/>
          <w:lang w:val="es-ES"/>
        </w:rPr>
        <w:t xml:space="preserve">centralizado </w:t>
      </w:r>
      <w:r w:rsidR="003F29A5">
        <w:rPr>
          <w:rFonts w:cs="Times New Roman"/>
          <w:lang w:val="es-ES"/>
        </w:rPr>
        <w:t xml:space="preserve">de gestión de reclamos </w:t>
      </w:r>
      <w:r>
        <w:rPr>
          <w:rFonts w:cs="Times New Roman"/>
          <w:lang w:val="es-ES"/>
        </w:rPr>
        <w:t xml:space="preserve">para mejorar el manejo de la información proveniente de ellos ha sido probada necesaria para monitorear y mejorar la calidad de atención en salud </w:t>
      </w:r>
      <w:r>
        <w:rPr>
          <w:rFonts w:cs="Times New Roman"/>
          <w:lang w:val="es-ES"/>
        </w:rPr>
        <w:fldChar w:fldCharType="begin" w:fldLock="1"/>
      </w:r>
      <w:r>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Pr>
          <w:rFonts w:cs="Times New Roman"/>
          <w:lang w:val="es-ES"/>
        </w:rPr>
        <w:fldChar w:fldCharType="separate"/>
      </w:r>
      <w:r w:rsidRPr="00D12CF6">
        <w:rPr>
          <w:rFonts w:cs="Times New Roman"/>
          <w:noProof/>
          <w:lang w:val="es-ES"/>
        </w:rPr>
        <w:t>(11)</w:t>
      </w:r>
      <w:r>
        <w:rPr>
          <w:rFonts w:cs="Times New Roman"/>
          <w:lang w:val="es-ES"/>
        </w:rPr>
        <w:fldChar w:fldCharType="end"/>
      </w:r>
      <w:r>
        <w:rPr>
          <w:rFonts w:cs="Times New Roman"/>
          <w:lang w:val="es-ES"/>
        </w:rPr>
        <w:t xml:space="preserve">. Un sistema de esta naturaleza permitiría no solamente que la comunicación entre IPRESS y ciudadanos mejorará, sino además serviría para una correcta supervisión de parte de organismos fiscalizadores como SUSALUD. </w:t>
      </w:r>
      <w:r w:rsidRPr="0039004D">
        <w:rPr>
          <w:rFonts w:cs="Times New Roman"/>
          <w:lang w:val="es-ES"/>
        </w:rPr>
        <w:t>A su vez, este sistema</w:t>
      </w:r>
      <w:r>
        <w:rPr>
          <w:rFonts w:cs="Times New Roman"/>
          <w:lang w:val="es-ES"/>
        </w:rPr>
        <w:t xml:space="preserve"> debería</w:t>
      </w:r>
      <w:r w:rsidRPr="0039004D">
        <w:rPr>
          <w:rFonts w:cs="Times New Roman"/>
          <w:lang w:val="es-ES"/>
        </w:rPr>
        <w:t xml:space="preserve"> permitir a los ciudadanos ingresar sus reclamos sin miedo a repercusiones en su atención, monitorear el estado de sus reclamos y visualizar información que le permita tomar una mejor decisión sobre donde prefiere buscar atención médica. Esta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510BFC1F" w14:textId="77777777" w:rsidR="00736B17" w:rsidRPr="0039004D" w:rsidRDefault="00736B17" w:rsidP="00A35C0B">
      <w:pPr>
        <w:spacing w:line="360" w:lineRule="auto"/>
        <w:jc w:val="both"/>
        <w:rPr>
          <w:rFonts w:cs="Times New Roman"/>
          <w:lang w:val="es-ES"/>
        </w:rPr>
      </w:pPr>
    </w:p>
    <w:p w14:paraId="5CE83952" w14:textId="6BC9FC0F" w:rsidR="00D12CF6" w:rsidRPr="0039004D" w:rsidRDefault="00736B17" w:rsidP="00D12CF6">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Diseño Centrado en el Usuario</w:t>
      </w:r>
      <w:r w:rsidR="00520AF5">
        <w:rPr>
          <w:rFonts w:cs="Times New Roman"/>
          <w:lang w:val="es-ES"/>
        </w:rPr>
        <w:t xml:space="preserve"> </w:t>
      </w:r>
      <w:r w:rsidR="00520AF5">
        <w:rPr>
          <w:rFonts w:cs="Times New Roman"/>
          <w:lang w:val="es-ES"/>
        </w:rPr>
        <w:fldChar w:fldCharType="begin" w:fldLock="1"/>
      </w:r>
      <w:r w:rsidR="00520AF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 "properties" : {  }, "schema" : "https://github.com/citation-style-language/schema/raw/master/csl-citation.json" }</w:instrText>
      </w:r>
      <w:r w:rsidR="00520AF5">
        <w:rPr>
          <w:rFonts w:cs="Times New Roman"/>
          <w:lang w:val="es-ES"/>
        </w:rPr>
        <w:fldChar w:fldCharType="separate"/>
      </w:r>
      <w:r w:rsidR="00520AF5" w:rsidRPr="00D12CF6">
        <w:rPr>
          <w:rFonts w:cs="Times New Roman"/>
          <w:noProof/>
          <w:lang w:val="es-ES"/>
        </w:rPr>
        <w:t>(9)</w:t>
      </w:r>
      <w:r w:rsidR="00520AF5">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AA3B6F" w:rsidRPr="0039004D">
        <w:rPr>
          <w:rFonts w:cs="Times New Roman"/>
          <w:lang w:val="es-ES"/>
        </w:rPr>
        <w:t>es la más adecuada para los objetivos de este estudio</w:t>
      </w:r>
      <w:r w:rsidRPr="0039004D">
        <w:rPr>
          <w:rFonts w:cs="Times New Roman"/>
          <w:lang w:val="es-ES"/>
        </w:rPr>
        <w:t xml:space="preserve"> debido a su alta interacción con usuarios para identificar necesidades, requerimientos, dificultades y problemas</w:t>
      </w:r>
      <w:r w:rsidR="007726AA" w:rsidRPr="0039004D">
        <w:rPr>
          <w:rFonts w:cs="Times New Roman"/>
          <w:lang w:val="es-ES"/>
        </w:rPr>
        <w:t xml:space="preserve">. Es una metodología </w:t>
      </w:r>
      <w:r w:rsidRPr="0039004D">
        <w:rPr>
          <w:rFonts w:cs="Times New Roman"/>
          <w:lang w:val="es-ES"/>
        </w:rPr>
        <w:t>de amplio uso para e</w:t>
      </w:r>
      <w:r w:rsidR="00FB540C" w:rsidRPr="0039004D">
        <w:rPr>
          <w:rFonts w:cs="Times New Roman"/>
          <w:lang w:val="es-ES"/>
        </w:rPr>
        <w:t>l diseño y desarrollo de nuevos sistemas</w:t>
      </w:r>
      <w:r w:rsidRPr="0039004D">
        <w:rPr>
          <w:rFonts w:cs="Times New Roman"/>
          <w:lang w:val="es-ES"/>
        </w:rPr>
        <w:t xml:space="preserve"> digitales en distintos sectores en el país</w:t>
      </w:r>
      <w:r w:rsidR="00882058" w:rsidRPr="0039004D">
        <w:rPr>
          <w:rFonts w:cs="Times New Roman"/>
          <w:lang w:val="es-ES"/>
        </w:rPr>
        <w:t xml:space="preserve">, </w:t>
      </w:r>
      <w:r w:rsidR="00D67BB1" w:rsidRPr="0039004D">
        <w:rPr>
          <w:rFonts w:cs="Times New Roman"/>
          <w:lang w:val="es-ES"/>
        </w:rPr>
        <w:t>e incluso para el</w:t>
      </w:r>
      <w:r w:rsidRPr="0039004D">
        <w:rPr>
          <w:rFonts w:cs="Times New Roman"/>
          <w:lang w:val="es-ES"/>
        </w:rPr>
        <w:t xml:space="preserve"> sector salud</w:t>
      </w:r>
      <w:r w:rsidR="00D67BB1" w:rsidRPr="0039004D">
        <w:rPr>
          <w:rFonts w:cs="Times New Roman"/>
          <w:lang w:val="es-ES"/>
        </w:rPr>
        <w:t xml:space="preserve"> en otros países.</w:t>
      </w:r>
      <w:r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formas diferentes para cumplir diversos objetivos, el sistema tendría que adaptarse a cada una de sus necesidades y procesos de trabajo para poder tener éxito. </w:t>
      </w:r>
      <w:r w:rsidR="00520AF5">
        <w:rPr>
          <w:rFonts w:cs="Times New Roman"/>
          <w:lang w:val="es-ES"/>
        </w:rPr>
        <w:t>Más aú</w:t>
      </w:r>
      <w:r w:rsidR="00D12CF6" w:rsidRPr="0039004D">
        <w:rPr>
          <w:rFonts w:cs="Times New Roman"/>
          <w:lang w:val="es-ES"/>
        </w:rPr>
        <w:t xml:space="preserve">n, este sistema tendría que ser utilizada de manera correcta para que permita una verdadera mejora dentro del Sistema de Salud del Perú. Esta tesis se centró en dicha problemática para poder realizar un único diseño que resuelva las necesidades de los diversos tipos de usuarios involucrados en </w:t>
      </w:r>
      <w:r w:rsidR="00520AF5">
        <w:rPr>
          <w:rFonts w:cs="Times New Roman"/>
          <w:lang w:val="es-ES"/>
        </w:rPr>
        <w:t>este proceso</w:t>
      </w:r>
      <w:r w:rsidR="00D12CF6" w:rsidRPr="0039004D">
        <w:rPr>
          <w:rFonts w:cs="Times New Roman"/>
          <w:lang w:val="es-ES"/>
        </w:rPr>
        <w:t>.</w:t>
      </w:r>
    </w:p>
    <w:p w14:paraId="29DB4B65" w14:textId="77777777" w:rsidR="00D12CF6" w:rsidRPr="0039004D" w:rsidRDefault="00D12CF6" w:rsidP="00A35C0B">
      <w:pPr>
        <w:spacing w:line="360" w:lineRule="auto"/>
        <w:jc w:val="both"/>
        <w:rPr>
          <w:rFonts w:cs="Times New Roman"/>
          <w:lang w:val="es-ES"/>
        </w:rPr>
      </w:pPr>
    </w:p>
    <w:p w14:paraId="67C68684" w14:textId="77777777" w:rsidR="00A12DD0" w:rsidRPr="0039004D" w:rsidRDefault="00A12DD0" w:rsidP="00262D6E">
      <w:pPr>
        <w:pStyle w:val="Ttulo1"/>
        <w:spacing w:line="360" w:lineRule="auto"/>
        <w:rPr>
          <w:rFonts w:cs="Times New Roman"/>
          <w:szCs w:val="24"/>
        </w:rPr>
      </w:pPr>
      <w:bookmarkStart w:id="23" w:name="_Toc508100432"/>
      <w:r w:rsidRPr="0039004D">
        <w:rPr>
          <w:rFonts w:cs="Times New Roman"/>
          <w:szCs w:val="24"/>
        </w:rPr>
        <w:lastRenderedPageBreak/>
        <w:t>Objetivos</w:t>
      </w:r>
      <w:bookmarkEnd w:id="23"/>
    </w:p>
    <w:p w14:paraId="4623569C" w14:textId="77777777" w:rsidR="006B20F8" w:rsidRPr="0039004D" w:rsidRDefault="006B20F8" w:rsidP="00262D6E">
      <w:pPr>
        <w:spacing w:line="360" w:lineRule="auto"/>
        <w:jc w:val="both"/>
        <w:rPr>
          <w:rFonts w:cs="Times New Roman"/>
          <w:lang w:val="es-ES"/>
        </w:rPr>
      </w:pPr>
    </w:p>
    <w:p w14:paraId="54BE84A6" w14:textId="77777777" w:rsidR="006B20F8" w:rsidRPr="0039004D" w:rsidRDefault="006B20F8" w:rsidP="004210F8">
      <w:pPr>
        <w:pStyle w:val="Ttulo2"/>
        <w:numPr>
          <w:ilvl w:val="0"/>
          <w:numId w:val="18"/>
        </w:numPr>
        <w:spacing w:line="360" w:lineRule="auto"/>
        <w:rPr>
          <w:rFonts w:cs="Times New Roman"/>
          <w:szCs w:val="24"/>
          <w:lang w:val="es-ES"/>
        </w:rPr>
      </w:pPr>
      <w:bookmarkStart w:id="24" w:name="_Toc508100433"/>
      <w:r w:rsidRPr="0039004D">
        <w:rPr>
          <w:rFonts w:cs="Times New Roman"/>
          <w:szCs w:val="24"/>
          <w:lang w:val="es-ES"/>
        </w:rPr>
        <w:t>Objetivo General</w:t>
      </w:r>
      <w:bookmarkEnd w:id="24"/>
    </w:p>
    <w:p w14:paraId="2BF3B650" w14:textId="77777777" w:rsidR="00172C25" w:rsidRPr="0039004D" w:rsidRDefault="00172C25" w:rsidP="00262D6E">
      <w:pPr>
        <w:pStyle w:val="Prrafodelista"/>
        <w:spacing w:line="360" w:lineRule="auto"/>
        <w:ind w:left="792"/>
        <w:jc w:val="both"/>
        <w:rPr>
          <w:rFonts w:cs="Times New Roman"/>
          <w:lang w:val="es-ES"/>
        </w:rPr>
      </w:pPr>
    </w:p>
    <w:p w14:paraId="3FA5E504" w14:textId="77777777" w:rsidR="00172C25" w:rsidRPr="0039004D" w:rsidRDefault="00172C25" w:rsidP="00262D6E">
      <w:pPr>
        <w:spacing w:line="360" w:lineRule="auto"/>
        <w:jc w:val="both"/>
        <w:rPr>
          <w:rFonts w:cs="Times New Roman"/>
          <w:lang w:val="es-ES"/>
        </w:rPr>
      </w:pPr>
      <w:r w:rsidRPr="0039004D">
        <w:rPr>
          <w:rFonts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39004D">
        <w:rPr>
          <w:rFonts w:cs="Times New Roman"/>
          <w:lang w:val="es-ES"/>
        </w:rPr>
        <w:t>que permitan mejorar la calidad de servicio y atención que se brinda en las IPRESS en el Perú.</w:t>
      </w:r>
    </w:p>
    <w:p w14:paraId="5A4FAF01" w14:textId="77777777" w:rsidR="006B20F8" w:rsidRPr="0039004D" w:rsidRDefault="006B20F8" w:rsidP="00262D6E">
      <w:pPr>
        <w:spacing w:line="360" w:lineRule="auto"/>
        <w:jc w:val="both"/>
        <w:rPr>
          <w:rFonts w:cs="Times New Roman"/>
          <w:lang w:val="es-ES"/>
        </w:rPr>
      </w:pPr>
    </w:p>
    <w:p w14:paraId="3DF9B06D" w14:textId="77777777" w:rsidR="006B20F8" w:rsidRPr="0039004D" w:rsidRDefault="006B20F8" w:rsidP="004210F8">
      <w:pPr>
        <w:pStyle w:val="Ttulo2"/>
        <w:numPr>
          <w:ilvl w:val="0"/>
          <w:numId w:val="18"/>
        </w:numPr>
        <w:spacing w:line="360" w:lineRule="auto"/>
        <w:rPr>
          <w:rFonts w:cs="Times New Roman"/>
          <w:szCs w:val="24"/>
          <w:lang w:val="es-ES"/>
        </w:rPr>
      </w:pPr>
      <w:bookmarkStart w:id="25" w:name="_Toc508100434"/>
      <w:r w:rsidRPr="0039004D">
        <w:rPr>
          <w:rFonts w:cs="Times New Roman"/>
          <w:szCs w:val="24"/>
          <w:lang w:val="es-ES"/>
        </w:rPr>
        <w:t>Objetivos Específicos</w:t>
      </w:r>
      <w:bookmarkEnd w:id="25"/>
    </w:p>
    <w:p w14:paraId="2EF21120" w14:textId="77777777" w:rsidR="006B20F8" w:rsidRPr="0039004D" w:rsidRDefault="006B20F8" w:rsidP="00262D6E">
      <w:pPr>
        <w:spacing w:line="360" w:lineRule="auto"/>
        <w:jc w:val="both"/>
        <w:rPr>
          <w:rFonts w:cs="Times New Roman"/>
          <w:lang w:val="es-ES"/>
        </w:rPr>
      </w:pPr>
    </w:p>
    <w:p w14:paraId="1787D610" w14:textId="39FC6430"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512BEAB2" w14:textId="1751D93F" w:rsidR="00466A3D" w:rsidRPr="0039004D" w:rsidRDefault="00466A3D" w:rsidP="004210F8">
      <w:pPr>
        <w:pStyle w:val="Prrafodelista"/>
        <w:numPr>
          <w:ilvl w:val="0"/>
          <w:numId w:val="14"/>
        </w:numPr>
        <w:spacing w:line="360" w:lineRule="auto"/>
        <w:ind w:left="1068"/>
        <w:jc w:val="both"/>
        <w:rPr>
          <w:rFonts w:cs="Times New Roman"/>
          <w:lang w:val="es-ES"/>
        </w:rPr>
      </w:pPr>
      <w:r w:rsidRPr="0039004D">
        <w:rPr>
          <w:rFonts w:cs="Times New Roman"/>
          <w:lang w:val="es-ES"/>
        </w:rPr>
        <w:t>Ciudadanos que puedan presentar reclamos</w:t>
      </w:r>
      <w:r w:rsidR="00B31236" w:rsidRPr="0039004D">
        <w:rPr>
          <w:rFonts w:cs="Times New Roman"/>
          <w:lang w:val="es-ES"/>
        </w:rPr>
        <w:t xml:space="preserve"> respecto a </w:t>
      </w:r>
      <w:r w:rsidR="006305D4">
        <w:rPr>
          <w:rFonts w:cs="Times New Roman"/>
          <w:lang w:val="es-ES"/>
        </w:rPr>
        <w:t>IPRESS.</w:t>
      </w:r>
    </w:p>
    <w:p w14:paraId="1CD78210"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 xml:space="preserve"> y </w:t>
      </w:r>
      <w:r w:rsidRPr="0039004D">
        <w:rPr>
          <w:rFonts w:cs="Times New Roman"/>
          <w:lang w:val="es-ES"/>
        </w:rPr>
        <w:t>Personal de Oficinas de Cali</w:t>
      </w:r>
      <w:r w:rsidR="00A35C0B" w:rsidRPr="0039004D">
        <w:rPr>
          <w:rFonts w:cs="Times New Roman"/>
          <w:lang w:val="es-ES"/>
        </w:rPr>
        <w:t>dad o de Atención al Usuario.</w:t>
      </w:r>
    </w:p>
    <w:p w14:paraId="12A559A9" w14:textId="77777777" w:rsidR="00466A3D"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Directores Generales de IPRESS</w:t>
      </w:r>
    </w:p>
    <w:p w14:paraId="6C6D648F" w14:textId="619F77CE"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3BB7BCAF" w14:textId="679FABB3" w:rsidR="008C11F0" w:rsidRPr="0039004D" w:rsidRDefault="008C11F0" w:rsidP="00262D6E">
      <w:pPr>
        <w:pStyle w:val="Prrafodelista"/>
        <w:numPr>
          <w:ilvl w:val="0"/>
          <w:numId w:val="7"/>
        </w:numPr>
        <w:spacing w:line="360" w:lineRule="auto"/>
        <w:jc w:val="both"/>
        <w:rPr>
          <w:rFonts w:cs="Times New Roman"/>
          <w:lang w:val="es-ES"/>
        </w:rPr>
      </w:pPr>
      <w:r w:rsidRPr="0039004D">
        <w:rPr>
          <w:rFonts w:cs="Times New Roman"/>
          <w:lang w:val="es-ES"/>
        </w:rPr>
        <w:t xml:space="preserve">Realizar </w:t>
      </w:r>
      <w:r w:rsidRPr="0039004D">
        <w:rPr>
          <w:rFonts w:cs="Times New Roman"/>
          <w:i/>
          <w:lang w:val="es-ES"/>
        </w:rPr>
        <w:t>test de usuarios</w:t>
      </w:r>
      <w:r w:rsidRPr="0039004D">
        <w:rPr>
          <w:rFonts w:cs="Times New Roman"/>
          <w:lang w:val="es-ES"/>
        </w:rPr>
        <w:t xml:space="preserve"> con el fin de </w:t>
      </w:r>
      <w:r w:rsidR="006305D4">
        <w:rPr>
          <w:rFonts w:cs="Times New Roman"/>
          <w:lang w:val="es-ES"/>
        </w:rPr>
        <w:t xml:space="preserve">recibir retroalimentación sobre el diseño que permitió mejorarlo para resolver las necesidades de todos los tipos de usuarios. </w:t>
      </w:r>
    </w:p>
    <w:p w14:paraId="12CE4D6F" w14:textId="77777777" w:rsidR="00A12DD0" w:rsidRPr="0039004D" w:rsidRDefault="00A12DD0" w:rsidP="00262D6E">
      <w:pPr>
        <w:pStyle w:val="Ttulo1"/>
        <w:spacing w:line="360" w:lineRule="auto"/>
        <w:rPr>
          <w:rFonts w:cs="Times New Roman"/>
          <w:szCs w:val="24"/>
        </w:rPr>
      </w:pPr>
      <w:bookmarkStart w:id="26" w:name="_Toc508100435"/>
      <w:r w:rsidRPr="0039004D">
        <w:rPr>
          <w:rFonts w:cs="Times New Roman"/>
          <w:szCs w:val="24"/>
        </w:rPr>
        <w:lastRenderedPageBreak/>
        <w:t>Metodología</w:t>
      </w:r>
      <w:bookmarkEnd w:id="26"/>
    </w:p>
    <w:p w14:paraId="0F7D5639" w14:textId="77777777" w:rsidR="00546A37" w:rsidRPr="0039004D" w:rsidRDefault="00546A37" w:rsidP="00262D6E">
      <w:pPr>
        <w:spacing w:line="360" w:lineRule="auto"/>
        <w:rPr>
          <w:rFonts w:cs="Times New Roman"/>
          <w:lang w:val="es-ES"/>
        </w:rPr>
      </w:pPr>
    </w:p>
    <w:p w14:paraId="56617357" w14:textId="77777777" w:rsidR="00572A7C" w:rsidRPr="0039004D" w:rsidRDefault="00A12DD0" w:rsidP="004210F8">
      <w:pPr>
        <w:pStyle w:val="Ttulo2"/>
        <w:numPr>
          <w:ilvl w:val="0"/>
          <w:numId w:val="19"/>
        </w:numPr>
        <w:spacing w:line="360" w:lineRule="auto"/>
        <w:rPr>
          <w:rFonts w:cs="Times New Roman"/>
          <w:szCs w:val="24"/>
          <w:lang w:val="es-ES"/>
        </w:rPr>
      </w:pPr>
      <w:bookmarkStart w:id="27" w:name="_Toc508100436"/>
      <w:r w:rsidRPr="0039004D">
        <w:rPr>
          <w:rFonts w:cs="Times New Roman"/>
          <w:szCs w:val="24"/>
          <w:lang w:val="es-ES"/>
        </w:rPr>
        <w:t>Diseño del estudio</w:t>
      </w:r>
      <w:bookmarkEnd w:id="27"/>
    </w:p>
    <w:p w14:paraId="7392B801" w14:textId="77777777" w:rsidR="00572A7C" w:rsidRPr="0039004D" w:rsidRDefault="00572A7C" w:rsidP="00262D6E">
      <w:pPr>
        <w:spacing w:line="360" w:lineRule="auto"/>
        <w:rPr>
          <w:rFonts w:cs="Times New Roman"/>
          <w:lang w:val="es-ES"/>
        </w:rPr>
      </w:pPr>
    </w:p>
    <w:p w14:paraId="5EA9F1AD" w14:textId="36990680"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 de un producto tecnológico</w:t>
      </w:r>
      <w:r w:rsidRPr="0039004D">
        <w:rPr>
          <w:rFonts w:cs="Times New Roman"/>
          <w:lang w:val="es-ES"/>
        </w:rPr>
        <w:t xml:space="preserve"> mediante pruebas dirigidas a l</w:t>
      </w:r>
      <w:r w:rsidR="006305D4">
        <w:rPr>
          <w:rFonts w:cs="Times New Roman"/>
          <w:lang w:val="es-ES"/>
        </w:rPr>
        <w:t xml:space="preserve">os propios usuarios del sistema. </w:t>
      </w:r>
    </w:p>
    <w:p w14:paraId="38A968AB" w14:textId="77777777" w:rsidR="00D652B7" w:rsidRPr="0039004D" w:rsidRDefault="00D652B7" w:rsidP="00262D6E">
      <w:pPr>
        <w:spacing w:line="360" w:lineRule="auto"/>
        <w:jc w:val="both"/>
        <w:rPr>
          <w:rFonts w:cs="Times New Roman"/>
          <w:lang w:val="es-ES"/>
        </w:rPr>
      </w:pPr>
    </w:p>
    <w:p w14:paraId="56213466" w14:textId="77777777" w:rsidR="00A12DD0" w:rsidRPr="0039004D" w:rsidRDefault="00A12DD0" w:rsidP="004210F8">
      <w:pPr>
        <w:pStyle w:val="Ttulo2"/>
        <w:numPr>
          <w:ilvl w:val="0"/>
          <w:numId w:val="19"/>
        </w:numPr>
        <w:spacing w:line="360" w:lineRule="auto"/>
        <w:rPr>
          <w:rFonts w:cs="Times New Roman"/>
          <w:szCs w:val="24"/>
          <w:lang w:val="es-ES"/>
        </w:rPr>
      </w:pPr>
      <w:bookmarkStart w:id="28" w:name="_Toc508100437"/>
      <w:r w:rsidRPr="0039004D">
        <w:rPr>
          <w:rFonts w:cs="Times New Roman"/>
          <w:szCs w:val="24"/>
          <w:lang w:val="es-ES"/>
        </w:rPr>
        <w:t>Población</w:t>
      </w:r>
      <w:bookmarkEnd w:id="28"/>
    </w:p>
    <w:p w14:paraId="52E40372" w14:textId="77777777" w:rsidR="00704DCF" w:rsidRPr="0039004D" w:rsidRDefault="00704DCF" w:rsidP="00262D6E">
      <w:pPr>
        <w:spacing w:line="360" w:lineRule="auto"/>
        <w:jc w:val="both"/>
        <w:rPr>
          <w:rFonts w:cs="Times New Roman"/>
          <w:lang w:val="es-ES"/>
        </w:rPr>
      </w:pPr>
    </w:p>
    <w:p w14:paraId="106516D1"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2407A211"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 xml:space="preserve">Personal Administrativo de SUSALUD y Personal de Oficinas de Calidad o de Atención al Usuario </w:t>
      </w:r>
    </w:p>
    <w:p w14:paraId="2658497A" w14:textId="3F69D627" w:rsidR="006305D4" w:rsidRPr="006305D4"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Directores de IPRESS</w:t>
      </w:r>
    </w:p>
    <w:p w14:paraId="112900B5"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p>
    <w:p w14:paraId="61CC7D63" w14:textId="77777777" w:rsidR="002F42CB" w:rsidRPr="0039004D" w:rsidRDefault="002F42CB" w:rsidP="002F42CB">
      <w:pPr>
        <w:pStyle w:val="Prrafodelista"/>
        <w:spacing w:line="360" w:lineRule="auto"/>
        <w:jc w:val="both"/>
        <w:rPr>
          <w:rFonts w:cs="Times New Roman"/>
          <w:lang w:val="es-ES"/>
        </w:rPr>
      </w:pPr>
    </w:p>
    <w:p w14:paraId="7CF31D5F" w14:textId="77777777" w:rsidR="00A12DD0" w:rsidRPr="0039004D" w:rsidRDefault="00A12DD0" w:rsidP="004210F8">
      <w:pPr>
        <w:pStyle w:val="Ttulo2"/>
        <w:numPr>
          <w:ilvl w:val="0"/>
          <w:numId w:val="19"/>
        </w:numPr>
        <w:spacing w:line="360" w:lineRule="auto"/>
        <w:rPr>
          <w:rFonts w:cs="Times New Roman"/>
          <w:szCs w:val="24"/>
          <w:lang w:val="es-ES"/>
        </w:rPr>
      </w:pPr>
      <w:bookmarkStart w:id="29" w:name="_Toc508100438"/>
      <w:r w:rsidRPr="0039004D">
        <w:rPr>
          <w:rFonts w:cs="Times New Roman"/>
          <w:szCs w:val="24"/>
          <w:lang w:val="es-ES"/>
        </w:rPr>
        <w:t>Muestra</w:t>
      </w:r>
      <w:bookmarkEnd w:id="29"/>
    </w:p>
    <w:p w14:paraId="15BAC09F" w14:textId="77777777" w:rsidR="00AD62EA" w:rsidRPr="0039004D" w:rsidRDefault="00AD62EA" w:rsidP="00262D6E">
      <w:pPr>
        <w:spacing w:line="360" w:lineRule="auto"/>
        <w:rPr>
          <w:rFonts w:cs="Times New Roman"/>
          <w:lang w:val="es-ES"/>
        </w:rPr>
      </w:pPr>
    </w:p>
    <w:p w14:paraId="387C5806" w14:textId="1450D12D"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vistadas en la fase exploratorio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pruebas, y para todos los tipos de usuarios se </w:t>
      </w:r>
      <w:r w:rsidR="00B14113">
        <w:rPr>
          <w:rFonts w:cs="Times New Roman"/>
          <w:lang w:val="es-ES"/>
        </w:rPr>
        <w:t>utilizó</w:t>
      </w:r>
      <w:r w:rsidR="0086507C">
        <w:rPr>
          <w:rFonts w:cs="Times New Roman"/>
          <w:lang w:val="es-ES"/>
        </w:rPr>
        <w:t xml:space="preserve"> el método de conveniencia para poder encontrar </w:t>
      </w:r>
      <w:r w:rsidR="00B14113">
        <w:rPr>
          <w:rFonts w:cs="Times New Roman"/>
          <w:lang w:val="es-ES"/>
        </w:rPr>
        <w:t>a todos los entrevistados.</w:t>
      </w:r>
    </w:p>
    <w:p w14:paraId="49507527" w14:textId="77777777" w:rsidR="002E5B65" w:rsidRDefault="002E5B65" w:rsidP="00FB1EFB">
      <w:pPr>
        <w:spacing w:line="360" w:lineRule="auto"/>
        <w:jc w:val="both"/>
        <w:rPr>
          <w:rFonts w:cs="Times New Roman"/>
          <w:lang w:val="es-ES"/>
        </w:rPr>
      </w:pPr>
    </w:p>
    <w:p w14:paraId="7B75572D" w14:textId="77777777" w:rsidR="00B14113" w:rsidRDefault="00B14113" w:rsidP="00FB1EFB">
      <w:pPr>
        <w:spacing w:line="360" w:lineRule="auto"/>
        <w:jc w:val="both"/>
        <w:rPr>
          <w:rFonts w:cs="Times New Roman"/>
          <w:lang w:val="es-ES"/>
        </w:rPr>
      </w:pPr>
    </w:p>
    <w:p w14:paraId="5F9E6384" w14:textId="77777777" w:rsidR="00B14113" w:rsidRDefault="00B14113" w:rsidP="00FB1EFB">
      <w:pPr>
        <w:spacing w:line="360" w:lineRule="auto"/>
        <w:jc w:val="both"/>
        <w:rPr>
          <w:rFonts w:cs="Times New Roman"/>
          <w:lang w:val="es-ES"/>
        </w:rPr>
      </w:pPr>
    </w:p>
    <w:p w14:paraId="0C17CE53" w14:textId="77777777" w:rsidR="00B14113" w:rsidRDefault="00B14113" w:rsidP="00FB1EFB">
      <w:pPr>
        <w:spacing w:line="360" w:lineRule="auto"/>
        <w:jc w:val="both"/>
        <w:rPr>
          <w:rFonts w:cs="Times New Roman"/>
          <w:lang w:val="es-ES"/>
        </w:rPr>
      </w:pPr>
    </w:p>
    <w:p w14:paraId="7F152B8E" w14:textId="77777777" w:rsidR="00B14113" w:rsidRDefault="00B14113" w:rsidP="00FB1EFB">
      <w:pPr>
        <w:spacing w:line="360" w:lineRule="auto"/>
        <w:jc w:val="both"/>
        <w:rPr>
          <w:rFonts w:cs="Times New Roman"/>
          <w:lang w:val="es-ES"/>
        </w:rPr>
      </w:pPr>
    </w:p>
    <w:p w14:paraId="492BB568" w14:textId="77777777" w:rsidR="00B14113" w:rsidRDefault="00B14113" w:rsidP="00FB1EFB">
      <w:pPr>
        <w:spacing w:line="360" w:lineRule="auto"/>
        <w:jc w:val="both"/>
        <w:rPr>
          <w:rFonts w:cs="Times New Roman"/>
          <w:lang w:val="es-ES"/>
        </w:rPr>
      </w:pPr>
    </w:p>
    <w:p w14:paraId="32FEC1FD" w14:textId="77777777" w:rsidR="00B14113" w:rsidRPr="0039004D" w:rsidRDefault="00B14113" w:rsidP="00FB1EFB">
      <w:pPr>
        <w:spacing w:line="360" w:lineRule="auto"/>
        <w:jc w:val="both"/>
        <w:rPr>
          <w:rFonts w:cs="Times New Roman"/>
          <w:lang w:val="es-ES"/>
        </w:rPr>
      </w:pPr>
    </w:p>
    <w:p w14:paraId="7AB38FAB" w14:textId="1B4A769F" w:rsidR="008B19EA" w:rsidRPr="0039004D" w:rsidRDefault="004C67AC" w:rsidP="004210F8">
      <w:pPr>
        <w:pStyle w:val="Ttulo2"/>
        <w:numPr>
          <w:ilvl w:val="0"/>
          <w:numId w:val="19"/>
        </w:numPr>
        <w:spacing w:line="360" w:lineRule="auto"/>
        <w:rPr>
          <w:rFonts w:cs="Times New Roman"/>
          <w:szCs w:val="24"/>
        </w:rPr>
      </w:pPr>
      <w:bookmarkStart w:id="30" w:name="_Toc508100439"/>
      <w:r w:rsidRPr="0039004D">
        <w:rPr>
          <w:rFonts w:cs="Times New Roman"/>
          <w:szCs w:val="24"/>
        </w:rPr>
        <w:lastRenderedPageBreak/>
        <w:t>Operacionalizació</w:t>
      </w:r>
      <w:r w:rsidR="00A12DD0" w:rsidRPr="0039004D">
        <w:rPr>
          <w:rFonts w:cs="Times New Roman"/>
          <w:szCs w:val="24"/>
        </w:rPr>
        <w:t>n de variables</w:t>
      </w:r>
      <w:bookmarkEnd w:id="30"/>
    </w:p>
    <w:tbl>
      <w:tblPr>
        <w:tblStyle w:val="Tabladecuadrcula4-nfasis21"/>
        <w:tblpPr w:leftFromText="142" w:rightFromText="142" w:bottomFromText="567" w:vertAnchor="text" w:tblpY="1"/>
        <w:tblOverlap w:val="never"/>
        <w:tblW w:w="0" w:type="auto"/>
        <w:tblLook w:val="04A0" w:firstRow="1" w:lastRow="0" w:firstColumn="1" w:lastColumn="0" w:noHBand="0" w:noVBand="1"/>
      </w:tblPr>
      <w:tblGrid>
        <w:gridCol w:w="1603"/>
        <w:gridCol w:w="2360"/>
        <w:gridCol w:w="1560"/>
        <w:gridCol w:w="1163"/>
        <w:gridCol w:w="1802"/>
      </w:tblGrid>
      <w:tr w:rsidR="00B14113" w:rsidRPr="0039004D" w14:paraId="1EA34D06" w14:textId="77777777" w:rsidTr="00B141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559B9113" w14:textId="77777777" w:rsidR="00041C8E" w:rsidRPr="0039004D" w:rsidRDefault="00041C8E" w:rsidP="007E7F29">
            <w:pPr>
              <w:spacing w:line="360" w:lineRule="auto"/>
              <w:rPr>
                <w:rFonts w:cs="Times New Roman"/>
              </w:rPr>
            </w:pPr>
            <w:r w:rsidRPr="0039004D">
              <w:rPr>
                <w:rFonts w:cs="Times New Roman"/>
              </w:rPr>
              <w:t>Nombre de Variable</w:t>
            </w:r>
          </w:p>
        </w:tc>
        <w:tc>
          <w:tcPr>
            <w:tcW w:w="2361" w:type="dxa"/>
          </w:tcPr>
          <w:p w14:paraId="4C196CC7"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560" w:type="dxa"/>
          </w:tcPr>
          <w:p w14:paraId="066EF732"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62" w:type="dxa"/>
          </w:tcPr>
          <w:p w14:paraId="6A0DF807"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1802" w:type="dxa"/>
          </w:tcPr>
          <w:p w14:paraId="34F10D98"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7BEFB909" w14:textId="77777777" w:rsidTr="00B141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79CE999F" w14:textId="77777777" w:rsidR="00041C8E" w:rsidRPr="0039004D" w:rsidRDefault="00041C8E" w:rsidP="007E7F29">
            <w:pPr>
              <w:spacing w:line="360" w:lineRule="auto"/>
              <w:rPr>
                <w:rFonts w:cs="Times New Roman"/>
              </w:rPr>
            </w:pPr>
            <w:r w:rsidRPr="0039004D">
              <w:rPr>
                <w:rFonts w:cs="Times New Roman"/>
              </w:rPr>
              <w:t>Resolución de Tareas</w:t>
            </w:r>
          </w:p>
        </w:tc>
        <w:tc>
          <w:tcPr>
            <w:tcW w:w="2361" w:type="dxa"/>
          </w:tcPr>
          <w:p w14:paraId="05E85CAE" w14:textId="4776AAA0"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 xml:space="preserve">El éxito o fracaso del usuario en la resolución de una tarea </w:t>
            </w:r>
            <w:r w:rsidR="00B14113">
              <w:rPr>
                <w:rFonts w:cs="Times New Roman"/>
              </w:rPr>
              <w:t>delimitada previamente que fue  encomendada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tcPr>
          <w:p w14:paraId="3E3832B0"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1162" w:type="dxa"/>
          </w:tcPr>
          <w:p w14:paraId="0CFD5B9D"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1802" w:type="dxa"/>
          </w:tcPr>
          <w:p w14:paraId="6EB0490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58F9D1D2" w14:textId="77777777" w:rsidTr="00B14113">
        <w:tc>
          <w:tcPr>
            <w:cnfStyle w:val="001000000000" w:firstRow="0" w:lastRow="0" w:firstColumn="1" w:lastColumn="0" w:oddVBand="0" w:evenVBand="0" w:oddHBand="0" w:evenHBand="0" w:firstRowFirstColumn="0" w:firstRowLastColumn="0" w:lastRowFirstColumn="0" w:lastRowLastColumn="0"/>
            <w:tcW w:w="1603" w:type="dxa"/>
          </w:tcPr>
          <w:p w14:paraId="369A8063"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361" w:type="dxa"/>
          </w:tcPr>
          <w:p w14:paraId="603C2204" w14:textId="7DF5E391"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tcPr>
          <w:p w14:paraId="7DF1DB4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1162" w:type="dxa"/>
          </w:tcPr>
          <w:p w14:paraId="42770FBC"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1802" w:type="dxa"/>
          </w:tcPr>
          <w:p w14:paraId="6CA37563"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1" w:name="_Toc508100440"/>
            <w:r w:rsidRPr="0039004D">
              <w:rPr>
                <w:rFonts w:cs="Times New Roman"/>
                <w:b w:val="0"/>
                <w:szCs w:val="24"/>
                <w:lang w:val="es-ES"/>
              </w:rPr>
              <w:t>Guía Estructurada de Entrevista a Profundidad para usuarios finales Nº2</w:t>
            </w:r>
            <w:bookmarkEnd w:id="31"/>
            <w:r w:rsidRPr="0039004D">
              <w:rPr>
                <w:rFonts w:cs="Times New Roman"/>
                <w:b w:val="0"/>
                <w:szCs w:val="24"/>
                <w:lang w:val="es-ES"/>
              </w:rPr>
              <w:t xml:space="preserve"> </w:t>
            </w:r>
          </w:p>
          <w:p w14:paraId="55DB4BDA"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49FD38D2" w14:textId="77777777" w:rsidR="00A12DD0" w:rsidRPr="0039004D" w:rsidRDefault="00A12DD0" w:rsidP="004210F8">
      <w:pPr>
        <w:pStyle w:val="Ttulo2"/>
        <w:numPr>
          <w:ilvl w:val="0"/>
          <w:numId w:val="19"/>
        </w:numPr>
        <w:spacing w:line="360" w:lineRule="auto"/>
        <w:rPr>
          <w:rFonts w:cs="Times New Roman"/>
          <w:szCs w:val="24"/>
        </w:rPr>
      </w:pPr>
      <w:bookmarkStart w:id="32" w:name="_Toc508100441"/>
      <w:r w:rsidRPr="0039004D">
        <w:rPr>
          <w:rFonts w:cs="Times New Roman"/>
          <w:szCs w:val="24"/>
        </w:rPr>
        <w:t>Procedimientos y técnicas</w:t>
      </w:r>
      <w:bookmarkEnd w:id="32"/>
    </w:p>
    <w:p w14:paraId="1279BD17" w14:textId="77777777" w:rsidR="00000DBF" w:rsidRPr="0039004D" w:rsidRDefault="00000DBF" w:rsidP="00262D6E">
      <w:pPr>
        <w:spacing w:line="360" w:lineRule="auto"/>
        <w:jc w:val="both"/>
        <w:rPr>
          <w:rFonts w:cs="Times New Roman"/>
          <w:b/>
          <w:lang w:val="es-ES"/>
        </w:rPr>
      </w:pPr>
    </w:p>
    <w:p w14:paraId="3C9D9C6B" w14:textId="2D05F59D" w:rsidR="0053122A" w:rsidRPr="0039004D" w:rsidRDefault="0053122A" w:rsidP="004210F8">
      <w:pPr>
        <w:pStyle w:val="Ttulo3"/>
        <w:numPr>
          <w:ilvl w:val="0"/>
          <w:numId w:val="23"/>
        </w:numPr>
      </w:pPr>
      <w:bookmarkStart w:id="33" w:name="_Toc508100442"/>
      <w:r w:rsidRPr="0039004D">
        <w:t>Investigación de usuarios</w:t>
      </w:r>
      <w:bookmarkEnd w:id="33"/>
    </w:p>
    <w:p w14:paraId="6CF4E3FF" w14:textId="3E84C136" w:rsidR="00A0375B" w:rsidRDefault="0053122A" w:rsidP="00262D6E">
      <w:pPr>
        <w:spacing w:line="360" w:lineRule="auto"/>
        <w:jc w:val="both"/>
        <w:rPr>
          <w:rFonts w:cs="Times New Roman"/>
          <w:lang w:val="es-ES"/>
        </w:rPr>
      </w:pPr>
      <w:r w:rsidRPr="0039004D">
        <w:rPr>
          <w:rFonts w:cs="Times New Roman"/>
          <w:lang w:val="es-ES"/>
        </w:rPr>
        <w:t>La invest</w:t>
      </w:r>
      <w:r w:rsidR="000604D5" w:rsidRPr="0039004D">
        <w:rPr>
          <w:rFonts w:cs="Times New Roman"/>
          <w:lang w:val="es-ES"/>
        </w:rPr>
        <w:t>igación de usuarios se realizó</w:t>
      </w:r>
      <w:r w:rsidRPr="0039004D">
        <w:rPr>
          <w:rFonts w:cs="Times New Roman"/>
          <w:lang w:val="es-ES"/>
        </w:rPr>
        <w:t xml:space="preserve"> mediante entrevistas a profundidad, donde se </w:t>
      </w:r>
      <w:r w:rsidR="000604D5" w:rsidRPr="0039004D">
        <w:rPr>
          <w:rFonts w:cs="Times New Roman"/>
          <w:lang w:val="es-ES"/>
        </w:rPr>
        <w:t>entrevistó</w:t>
      </w:r>
      <w:r w:rsidRPr="0039004D">
        <w:rPr>
          <w:rFonts w:cs="Times New Roman"/>
          <w:lang w:val="es-ES"/>
        </w:rPr>
        <w:t xml:space="preserve"> a los diversos usuarios del sistema para poder reconocer principalmente cuáles son sus diversos objetivos, necesidades, percepciones y opiniones sobre el sistema. </w:t>
      </w:r>
      <w:r w:rsidR="00A0375B">
        <w:rPr>
          <w:rFonts w:cs="Times New Roman"/>
          <w:lang w:val="es-ES"/>
        </w:rPr>
        <w:t>Se entrevistaron en total a 21 personas y se dividían de la siguiente manera:</w:t>
      </w:r>
    </w:p>
    <w:p w14:paraId="05F4FBE1" w14:textId="77777777" w:rsidR="00A0375B" w:rsidRPr="0039004D" w:rsidRDefault="00A0375B" w:rsidP="004210F8">
      <w:pPr>
        <w:pStyle w:val="Prrafodelista"/>
        <w:numPr>
          <w:ilvl w:val="0"/>
          <w:numId w:val="13"/>
        </w:numPr>
        <w:spacing w:line="360" w:lineRule="auto"/>
        <w:jc w:val="both"/>
        <w:rPr>
          <w:rFonts w:cs="Times New Roman"/>
          <w:lang w:val="es-ES"/>
        </w:rPr>
      </w:pPr>
      <w:r w:rsidRPr="0039004D">
        <w:rPr>
          <w:rFonts w:cs="Times New Roman"/>
          <w:lang w:val="es-ES"/>
        </w:rPr>
        <w:t>6 personal Administrativo de SUSALUD: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226F9040" w14:textId="77777777" w:rsidR="00A0375B" w:rsidRPr="0039004D" w:rsidRDefault="00A0375B" w:rsidP="004210F8">
      <w:pPr>
        <w:pStyle w:val="Prrafodelista"/>
        <w:numPr>
          <w:ilvl w:val="0"/>
          <w:numId w:val="13"/>
        </w:numPr>
        <w:spacing w:line="360" w:lineRule="auto"/>
        <w:jc w:val="both"/>
        <w:rPr>
          <w:rFonts w:cs="Times New Roman"/>
          <w:lang w:val="es-ES"/>
        </w:rPr>
      </w:pPr>
      <w:r w:rsidRPr="0039004D">
        <w:rPr>
          <w:rFonts w:cs="Times New Roman"/>
          <w:lang w:val="es-ES"/>
        </w:rPr>
        <w:lastRenderedPageBreak/>
        <w:t>6 directores de IPRESS: Encontrados por recomendación dentro de la red del investigador.</w:t>
      </w:r>
    </w:p>
    <w:p w14:paraId="2CFDB2DB" w14:textId="77777777" w:rsidR="00A0375B" w:rsidRPr="0039004D" w:rsidRDefault="00A0375B" w:rsidP="004210F8">
      <w:pPr>
        <w:pStyle w:val="Prrafodelista"/>
        <w:numPr>
          <w:ilvl w:val="0"/>
          <w:numId w:val="13"/>
        </w:numPr>
        <w:spacing w:line="360" w:lineRule="auto"/>
        <w:jc w:val="both"/>
        <w:rPr>
          <w:rFonts w:cs="Times New Roman"/>
          <w:lang w:val="es-ES"/>
        </w:rPr>
      </w:pPr>
      <w:r w:rsidRPr="0039004D">
        <w:rPr>
          <w:rFonts w:cs="Times New Roman"/>
          <w:lang w:val="es-ES"/>
        </w:rPr>
        <w:t>9 ciudadanos peruanos: 3 fueron encontrados dentro de la red del investigador siendo personas con experiencia de haber presentado reclamos y otros 6 ciudadanos familiares de pacientes que estaban siendo atendidos en el Hospital Nacional Cayetano Heredia</w:t>
      </w:r>
    </w:p>
    <w:p w14:paraId="04369F2A" w14:textId="77777777" w:rsidR="00A0375B" w:rsidRDefault="00A0375B" w:rsidP="00262D6E">
      <w:pPr>
        <w:spacing w:line="360" w:lineRule="auto"/>
        <w:jc w:val="both"/>
        <w:rPr>
          <w:rFonts w:cs="Times New Roman"/>
          <w:lang w:val="es-ES"/>
        </w:rPr>
      </w:pPr>
    </w:p>
    <w:p w14:paraId="50B12D0A" w14:textId="03BD6950" w:rsidR="00BE3E2C" w:rsidRDefault="00BE3E2C" w:rsidP="00262D6E">
      <w:pPr>
        <w:spacing w:line="360" w:lineRule="auto"/>
        <w:jc w:val="both"/>
        <w:rPr>
          <w:rFonts w:cs="Times New Roman"/>
          <w:lang w:val="es-ES"/>
        </w:rPr>
      </w:pPr>
      <w:r w:rsidRPr="0039004D">
        <w:rPr>
          <w:rFonts w:cs="Times New Roman"/>
        </w:rPr>
        <w:t>Una vez realizado el análisis de los tres tipos de usuarios, se identificaron los objetivos a cumplir dentro del nuevo sistema de cada tipo de usuario, además de sus necesidades propias y los desafíos y limitaciones que podría presentar cada tipo de usuario.</w:t>
      </w:r>
      <w:r>
        <w:rPr>
          <w:rFonts w:cs="Times New Roman"/>
        </w:rPr>
        <w:t xml:space="preserve"> </w:t>
      </w:r>
    </w:p>
    <w:p w14:paraId="3819A895" w14:textId="77777777" w:rsidR="00BE3E2C" w:rsidRDefault="00BE3E2C" w:rsidP="00262D6E">
      <w:pPr>
        <w:spacing w:line="360" w:lineRule="auto"/>
        <w:jc w:val="both"/>
        <w:rPr>
          <w:rFonts w:cs="Times New Roman"/>
          <w:lang w:val="es-ES"/>
        </w:rPr>
      </w:pPr>
    </w:p>
    <w:p w14:paraId="06070E76" w14:textId="77777777" w:rsidR="009609C2" w:rsidRPr="0039004D" w:rsidRDefault="009609C2" w:rsidP="009609C2">
      <w:pPr>
        <w:spacing w:line="360" w:lineRule="auto"/>
        <w:jc w:val="both"/>
        <w:rPr>
          <w:rFonts w:cs="Times New Roman"/>
        </w:rPr>
      </w:pPr>
      <w:r w:rsidRPr="0039004D">
        <w:rPr>
          <w:rFonts w:cs="Times New Roman"/>
        </w:rPr>
        <w:t xml:space="preserve">A la par se identificaron la lista de necesidades por cada tipo de usuario, esta lista se construyó exclusivamente con lo que los usuarios mencionaron en la fase exploratoria del estudio. Resulto en una lista de 58 necesidades para los tres tipos de usuario. Con esta lista de necesidades primero se crearon Historias de Usuario para cada una de estas necesidades, las historias de usuario consisten en la creación de una frase pequeña que usualmente sigue el formato de </w:t>
      </w:r>
    </w:p>
    <w:p w14:paraId="57C2701A"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595367DD" w14:textId="77777777" w:rsidR="009609C2" w:rsidRPr="0039004D" w:rsidRDefault="009609C2" w:rsidP="009609C2">
      <w:pPr>
        <w:pStyle w:val="Prrafodelista"/>
        <w:jc w:val="both"/>
        <w:rPr>
          <w:rStyle w:val="Referenciaintensa"/>
          <w:rFonts w:cs="Times New Roman"/>
          <w:color w:val="auto"/>
        </w:rPr>
      </w:pPr>
    </w:p>
    <w:p w14:paraId="1CF67936" w14:textId="6FC481FE" w:rsidR="009609C2" w:rsidRDefault="009609C2" w:rsidP="009609C2">
      <w:pPr>
        <w:spacing w:line="360" w:lineRule="auto"/>
        <w:jc w:val="both"/>
        <w:rPr>
          <w:rFonts w:cs="Times New Roman"/>
          <w:lang w:val="es-ES"/>
        </w:rPr>
      </w:pPr>
      <w:r w:rsidRPr="0039004D">
        <w:rPr>
          <w:rFonts w:cs="Times New Roman"/>
        </w:rPr>
        <w:t>ya que con ellas fue más sencillo realizar el análisis posterior.</w:t>
      </w:r>
    </w:p>
    <w:p w14:paraId="3694D047" w14:textId="77777777" w:rsidR="009609C2" w:rsidRDefault="009609C2" w:rsidP="00262D6E">
      <w:pPr>
        <w:spacing w:line="360" w:lineRule="auto"/>
        <w:jc w:val="both"/>
        <w:rPr>
          <w:rFonts w:cs="Times New Roman"/>
          <w:lang w:val="es-ES"/>
        </w:rPr>
      </w:pPr>
    </w:p>
    <w:p w14:paraId="36626B06" w14:textId="272FAC72" w:rsidR="00107D89" w:rsidRDefault="00BE3E2C" w:rsidP="00262D6E">
      <w:pPr>
        <w:spacing w:line="360" w:lineRule="auto"/>
        <w:jc w:val="both"/>
        <w:rPr>
          <w:rFonts w:cs="Times New Roman"/>
          <w:lang w:val="es-ES"/>
        </w:rPr>
      </w:pPr>
      <w:r>
        <w:rPr>
          <w:rFonts w:cs="Times New Roman"/>
          <w:lang w:val="es-ES"/>
        </w:rPr>
        <w:t>Adicionalmente, d</w:t>
      </w:r>
      <w:r w:rsidR="0053122A" w:rsidRPr="0039004D">
        <w:rPr>
          <w:rFonts w:cs="Times New Roman"/>
          <w:lang w:val="es-ES"/>
        </w:rPr>
        <w:t xml:space="preserve">e estas entrevistas se </w:t>
      </w:r>
      <w:r w:rsidR="000604D5" w:rsidRPr="0039004D">
        <w:rPr>
          <w:rFonts w:cs="Times New Roman"/>
          <w:lang w:val="es-ES"/>
        </w:rPr>
        <w:t xml:space="preserve">sacó </w:t>
      </w:r>
      <w:r w:rsidR="0053122A" w:rsidRPr="0039004D">
        <w:rPr>
          <w:rFonts w:cs="Times New Roman"/>
          <w:lang w:val="es-ES"/>
        </w:rPr>
        <w:t>requerimientos que tenga cada</w:t>
      </w:r>
      <w:r w:rsidR="000604D5" w:rsidRPr="0039004D">
        <w:rPr>
          <w:rFonts w:cs="Times New Roman"/>
          <w:lang w:val="es-ES"/>
        </w:rPr>
        <w:t xml:space="preserve"> tipo</w:t>
      </w:r>
      <w:r w:rsidR="0053122A" w:rsidRPr="0039004D">
        <w:rPr>
          <w:rFonts w:cs="Times New Roman"/>
          <w:lang w:val="es-ES"/>
        </w:rPr>
        <w:t xml:space="preserve"> usuario para poder plantear un diseño acorde tanto sus requerimientos como los requerimientos de SUSALUD.</w:t>
      </w:r>
      <w:r w:rsidR="00324EB6" w:rsidRPr="0039004D">
        <w:rPr>
          <w:rFonts w:cs="Times New Roman"/>
          <w:lang w:val="es-ES"/>
        </w:rPr>
        <w:t xml:space="preserve"> Con estos requerimientos</w:t>
      </w:r>
      <w:r w:rsidR="00F631C4" w:rsidRPr="0039004D">
        <w:rPr>
          <w:rFonts w:cs="Times New Roman"/>
          <w:lang w:val="es-ES"/>
        </w:rPr>
        <w:t xml:space="preserve"> por tipo de usuario</w:t>
      </w:r>
      <w:r w:rsidR="00324EB6" w:rsidRPr="0039004D">
        <w:rPr>
          <w:rFonts w:cs="Times New Roman"/>
          <w:lang w:val="es-ES"/>
        </w:rPr>
        <w:t>, se realizó la ta</w:t>
      </w:r>
      <w:r w:rsidR="00F631C4" w:rsidRPr="0039004D">
        <w:rPr>
          <w:rFonts w:cs="Times New Roman"/>
          <w:lang w:val="es-ES"/>
        </w:rPr>
        <w:t>bla de requerimientos donde se identificaron requerimientos comunes a todos los usuarios y otros requerimientos específicos por tipo de usuario.</w:t>
      </w:r>
    </w:p>
    <w:p w14:paraId="68F10705" w14:textId="77777777" w:rsidR="00A04522" w:rsidRDefault="00A04522" w:rsidP="00262D6E">
      <w:pPr>
        <w:spacing w:line="360" w:lineRule="auto"/>
        <w:jc w:val="both"/>
        <w:rPr>
          <w:rFonts w:cs="Times New Roman"/>
          <w:lang w:val="es-ES"/>
        </w:rPr>
      </w:pPr>
    </w:p>
    <w:p w14:paraId="01A7397D" w14:textId="16EBF08C" w:rsidR="00A04522" w:rsidRDefault="00A04522" w:rsidP="00262D6E">
      <w:pPr>
        <w:spacing w:line="360" w:lineRule="auto"/>
        <w:jc w:val="both"/>
        <w:rPr>
          <w:rFonts w:cs="Times New Roman"/>
          <w:lang w:val="es-ES"/>
        </w:rPr>
      </w:pPr>
      <w:r>
        <w:rPr>
          <w:rFonts w:cs="Times New Roman"/>
        </w:rPr>
        <w:t>Finalmente</w:t>
      </w:r>
      <w:r w:rsidRPr="0039004D">
        <w:rPr>
          <w:rFonts w:cs="Times New Roman"/>
        </w:rPr>
        <w:t xml:space="preserve">, se vio necesario </w:t>
      </w:r>
      <w:r>
        <w:rPr>
          <w:rFonts w:cs="Times New Roman"/>
        </w:rPr>
        <w:t xml:space="preserve">reclasificar la tabla de clasificación de reclamos </w:t>
      </w:r>
      <w:r w:rsidRPr="0039004D">
        <w:rPr>
          <w:rFonts w:cs="Times New Roman"/>
        </w:rPr>
        <w:t xml:space="preserve">debido a que </w:t>
      </w:r>
      <w:r>
        <w:rPr>
          <w:rFonts w:cs="Times New Roman"/>
        </w:rPr>
        <w:t>la tabla de clasificación actual es engorrosa y pesada para encontrar el tipo adecuado de reclamo</w:t>
      </w:r>
      <w:r w:rsidRPr="0039004D">
        <w:rPr>
          <w:rFonts w:cs="Times New Roman"/>
        </w:rPr>
        <w:t xml:space="preserve">. Para poder proponer una nueva clasificación de reclamos se utilizó una técnica de Diseño Centrado en el Usuario llamada Card Sorting. Esta técnica es utilizada para diseñar o evaluar la arquitectura de la información, en esta investigación en particular se utilizó la variante ‘Modified Delphi’ </w:t>
      </w:r>
      <w:r w:rsidRPr="0039004D">
        <w:rPr>
          <w:rFonts w:cs="Times New Roman"/>
        </w:rPr>
        <w:fldChar w:fldCharType="begin" w:fldLock="1"/>
      </w:r>
      <w:r>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3)", "plainTextFormattedCitation" : "(43)", "previouslyFormattedCitation" : "(43)" }, "properties" : {  }, "schema" : "https://github.com/citation-style-language/schema/raw/master/csl-citation.json" }</w:instrText>
      </w:r>
      <w:r w:rsidRPr="0039004D">
        <w:rPr>
          <w:rFonts w:cs="Times New Roman"/>
        </w:rPr>
        <w:fldChar w:fldCharType="separate"/>
      </w:r>
      <w:r w:rsidRPr="00A90C62">
        <w:rPr>
          <w:rFonts w:cs="Times New Roman"/>
          <w:noProof/>
        </w:rPr>
        <w:t>(43)</w:t>
      </w:r>
      <w:r w:rsidRPr="0039004D">
        <w:rPr>
          <w:rFonts w:cs="Times New Roman"/>
        </w:rPr>
        <w:fldChar w:fldCharType="end"/>
      </w:r>
      <w:r w:rsidRPr="0039004D">
        <w:rPr>
          <w:rFonts w:cs="Times New Roman"/>
        </w:rPr>
        <w:t xml:space="preserve"> ya que se sabía de antemano que en las entrevistas de la fase de prueba se iba a contar con tiempo limitado y la versión original </w:t>
      </w:r>
      <w:r w:rsidRPr="0039004D">
        <w:rPr>
          <w:rFonts w:cs="Times New Roman"/>
        </w:rPr>
        <w:lastRenderedPageBreak/>
        <w:t>del Card Sorting podía consumir bastante tiempo para que el entrevistado diera su versión de la organización.</w:t>
      </w:r>
    </w:p>
    <w:p w14:paraId="6AF765A2" w14:textId="77777777" w:rsidR="001C33EF" w:rsidRPr="0039004D" w:rsidRDefault="001C33EF" w:rsidP="00262D6E">
      <w:pPr>
        <w:spacing w:line="360" w:lineRule="auto"/>
        <w:jc w:val="both"/>
        <w:rPr>
          <w:rFonts w:cs="Times New Roman"/>
          <w:lang w:val="es-ES"/>
        </w:rPr>
      </w:pPr>
    </w:p>
    <w:p w14:paraId="793898D2" w14:textId="5E34C5E7" w:rsidR="0053122A" w:rsidRPr="00A0375B" w:rsidRDefault="0053122A" w:rsidP="004210F8">
      <w:pPr>
        <w:pStyle w:val="Ttulo3"/>
        <w:numPr>
          <w:ilvl w:val="0"/>
          <w:numId w:val="23"/>
        </w:numPr>
      </w:pPr>
      <w:bookmarkStart w:id="34" w:name="_Toc508100443"/>
      <w:r w:rsidRPr="0039004D">
        <w:t>Diseño y Prototipado</w:t>
      </w:r>
      <w:bookmarkEnd w:id="34"/>
    </w:p>
    <w:p w14:paraId="0644C01C" w14:textId="1074B40D" w:rsidR="00172054" w:rsidRDefault="0053122A" w:rsidP="00262D6E">
      <w:pPr>
        <w:spacing w:line="360" w:lineRule="auto"/>
        <w:jc w:val="both"/>
        <w:rPr>
          <w:rFonts w:cs="Times New Roman"/>
          <w:lang w:val="es-ES"/>
        </w:rPr>
      </w:pPr>
      <w:r w:rsidRPr="0039004D">
        <w:rPr>
          <w:rFonts w:cs="Times New Roman"/>
          <w:lang w:val="es-ES"/>
        </w:rPr>
        <w:t>Luego de recopilar la información del proceso de investig</w:t>
      </w:r>
      <w:r w:rsidR="00F631C4" w:rsidRPr="0039004D">
        <w:rPr>
          <w:rFonts w:cs="Times New Roman"/>
          <w:lang w:val="es-ES"/>
        </w:rPr>
        <w:t>ación de usuarios, se hicieron</w:t>
      </w:r>
      <w:r w:rsidRPr="0039004D">
        <w:rPr>
          <w:rFonts w:cs="Times New Roman"/>
          <w:lang w:val="es-ES"/>
        </w:rPr>
        <w:t xml:space="preserve"> diversos </w:t>
      </w:r>
      <w:r w:rsidRPr="0039004D">
        <w:rPr>
          <w:rFonts w:cs="Times New Roman"/>
          <w:i/>
          <w:lang w:val="es-ES"/>
        </w:rPr>
        <w:t>wireframes</w:t>
      </w:r>
      <w:r w:rsidRPr="0039004D">
        <w:rPr>
          <w:rFonts w:cs="Times New Roman"/>
          <w:lang w:val="es-ES"/>
        </w:rPr>
        <w:t xml:space="preserve"> en papel para poder determinar el mejor diseño que requerirá cada página del sistem</w:t>
      </w:r>
      <w:r w:rsidR="00F631C4" w:rsidRPr="0039004D">
        <w:rPr>
          <w:rFonts w:cs="Times New Roman"/>
          <w:lang w:val="es-ES"/>
        </w:rPr>
        <w:t>a. Con estos wireframes se determinó</w:t>
      </w:r>
      <w:r w:rsidRPr="0039004D">
        <w:rPr>
          <w:rFonts w:cs="Times New Roman"/>
          <w:lang w:val="es-ES"/>
        </w:rPr>
        <w:t xml:space="preserve"> cuál</w:t>
      </w:r>
      <w:r w:rsidR="00062156" w:rsidRPr="0039004D">
        <w:rPr>
          <w:rFonts w:cs="Times New Roman"/>
          <w:lang w:val="es-ES"/>
        </w:rPr>
        <w:t xml:space="preserve"> era diseño a prototipar con el que los diversos tipos de usuarios pudieran cumplir sus tareas.</w:t>
      </w:r>
      <w:r w:rsidR="004A534F">
        <w:rPr>
          <w:rFonts w:cs="Times New Roman"/>
          <w:lang w:val="es-ES"/>
        </w:rPr>
        <w:t xml:space="preserve"> Una vez se tuvieron los wireframes, se hicieron los mockups utilizando el software Axure RP 8</w:t>
      </w:r>
      <w:r w:rsidR="00172054">
        <w:rPr>
          <w:rFonts w:cs="Times New Roman"/>
          <w:lang w:val="es-ES"/>
        </w:rPr>
        <w:t xml:space="preserve"> en su versión gratuita de prueba que a su vez permitió hacer el prototipo funcional. Con los prototipos funcionales terminados, se pudo fácilmente probar el sistema para identificar posibles mejoras y errores de diseño.</w:t>
      </w:r>
    </w:p>
    <w:p w14:paraId="1842DCDB" w14:textId="75381D05" w:rsidR="00172054" w:rsidRDefault="00172054" w:rsidP="00262D6E">
      <w:pPr>
        <w:spacing w:line="360" w:lineRule="auto"/>
        <w:jc w:val="both"/>
        <w:rPr>
          <w:rFonts w:cs="Times New Roman"/>
          <w:lang w:val="es-ES"/>
        </w:rPr>
      </w:pPr>
      <w:r>
        <w:rPr>
          <w:rFonts w:cs="Times New Roman"/>
          <w:lang w:val="es-ES"/>
        </w:rPr>
        <w:t>El prototipo realizado para los usuarios</w:t>
      </w:r>
      <w:r w:rsidR="009730B1" w:rsidRPr="0039004D">
        <w:rPr>
          <w:rFonts w:cs="Times New Roman"/>
          <w:lang w:val="es-ES"/>
        </w:rPr>
        <w:t xml:space="preserve"> </w:t>
      </w:r>
      <w:r>
        <w:rPr>
          <w:rFonts w:cs="Times New Roman"/>
          <w:lang w:val="es-ES"/>
        </w:rPr>
        <w:t xml:space="preserve">no contaban con todos los detalles gráficos, con esto se logró que durante las pruebas los usuarios se enfocaran en la funcionalidad del sistema planteado y no en detalles estéticos de él. </w:t>
      </w:r>
    </w:p>
    <w:p w14:paraId="45F49207" w14:textId="77777777" w:rsidR="0053122A" w:rsidRPr="0039004D" w:rsidRDefault="0053122A" w:rsidP="00262D6E">
      <w:pPr>
        <w:spacing w:line="360" w:lineRule="auto"/>
        <w:jc w:val="both"/>
        <w:rPr>
          <w:rFonts w:cs="Times New Roman"/>
          <w:lang w:val="es-ES"/>
        </w:rPr>
      </w:pPr>
    </w:p>
    <w:p w14:paraId="68B56170" w14:textId="68DB5AD2" w:rsidR="0053122A" w:rsidRPr="00172054" w:rsidRDefault="0053122A" w:rsidP="004210F8">
      <w:pPr>
        <w:pStyle w:val="Ttulo3"/>
        <w:numPr>
          <w:ilvl w:val="0"/>
          <w:numId w:val="23"/>
        </w:numPr>
      </w:pPr>
      <w:bookmarkStart w:id="35" w:name="_Toc508100444"/>
      <w:r w:rsidRPr="0039004D">
        <w:t>Pruebas de Usuario</w:t>
      </w:r>
      <w:bookmarkEnd w:id="35"/>
    </w:p>
    <w:p w14:paraId="1167EF7D"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 los usuarios donde se enfocó en probar</w:t>
      </w:r>
      <w:r w:rsidRPr="0039004D">
        <w:rPr>
          <w:rFonts w:cs="Times New Roman"/>
          <w:lang w:val="es-ES"/>
        </w:rPr>
        <w:t xml:space="preserve"> lo siguiente:</w:t>
      </w:r>
    </w:p>
    <w:p w14:paraId="5B5B542B" w14:textId="77777777" w:rsidR="0053122A" w:rsidRPr="0039004D" w:rsidRDefault="0053122A" w:rsidP="00262D6E">
      <w:pPr>
        <w:spacing w:line="360" w:lineRule="auto"/>
        <w:jc w:val="both"/>
        <w:rPr>
          <w:rFonts w:cs="Times New Roman"/>
          <w:lang w:val="es-ES"/>
        </w:rPr>
      </w:pPr>
    </w:p>
    <w:p w14:paraId="59B8D394" w14:textId="0C47AFC5"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si el sistema funciona de la forma en como el usuario esperaba que funcionará</w:t>
      </w:r>
      <w:r w:rsidRPr="0039004D">
        <w:rPr>
          <w:rFonts w:cs="Times New Roman"/>
          <w:lang w:val="es-ES"/>
        </w:rPr>
        <w:t>.</w:t>
      </w:r>
      <w:r w:rsidR="00BE7297">
        <w:rPr>
          <w:rFonts w:cs="Times New Roman"/>
          <w:lang w:val="es-ES"/>
        </w:rPr>
        <w:t xml:space="preserve"> Las tareas planteadas fueron las siguientes:</w:t>
      </w:r>
    </w:p>
    <w:p w14:paraId="3FD8CE6C" w14:textId="77777777" w:rsidR="00BE7297" w:rsidRPr="0039004D" w:rsidRDefault="00BE7297" w:rsidP="004210F8">
      <w:pPr>
        <w:pStyle w:val="Prrafodelista"/>
        <w:numPr>
          <w:ilvl w:val="0"/>
          <w:numId w:val="26"/>
        </w:numPr>
        <w:spacing w:line="360" w:lineRule="auto"/>
        <w:jc w:val="both"/>
        <w:rPr>
          <w:color w:val="000000" w:themeColor="text1"/>
        </w:rPr>
      </w:pPr>
      <w:r w:rsidRPr="0039004D">
        <w:rPr>
          <w:rFonts w:cs="Times New Roman"/>
        </w:rPr>
        <w:t xml:space="preserve">Personal de SUSALUD: </w:t>
      </w:r>
    </w:p>
    <w:p w14:paraId="7B73D22F" w14:textId="77777777" w:rsidR="00BE7297" w:rsidRPr="0039004D" w:rsidRDefault="00BE7297" w:rsidP="004210F8">
      <w:pPr>
        <w:pStyle w:val="Prrafodelista"/>
        <w:numPr>
          <w:ilvl w:val="0"/>
          <w:numId w:val="28"/>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255343D2" w14:textId="77777777" w:rsidR="00BE7297" w:rsidRPr="0039004D" w:rsidRDefault="00BE7297" w:rsidP="004210F8">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065D94C0" w14:textId="31F99954" w:rsidR="00BE7297" w:rsidRPr="0039004D" w:rsidRDefault="00BE7297" w:rsidP="004210F8">
      <w:pPr>
        <w:pStyle w:val="Prrafodelista"/>
        <w:numPr>
          <w:ilvl w:val="0"/>
          <w:numId w:val="28"/>
        </w:numPr>
        <w:spacing w:line="360" w:lineRule="auto"/>
        <w:jc w:val="both"/>
        <w:rPr>
          <w:color w:val="000000" w:themeColor="text1"/>
        </w:rPr>
      </w:pPr>
      <w:r w:rsidRPr="0039004D">
        <w:rPr>
          <w:color w:val="000000" w:themeColor="text1"/>
        </w:rPr>
        <w:t>Le piden que averigüe cuantos reclamos han sido solucionados en lo que va del año. Utilizando la herramienta, ¿</w:t>
      </w:r>
      <w:r w:rsidR="00BE0437" w:rsidRPr="0039004D">
        <w:rPr>
          <w:color w:val="000000" w:themeColor="text1"/>
        </w:rPr>
        <w:t>dónde</w:t>
      </w:r>
      <w:r w:rsidRPr="0039004D">
        <w:rPr>
          <w:color w:val="000000" w:themeColor="text1"/>
        </w:rPr>
        <w:t xml:space="preserve"> encontraría dicha información? </w:t>
      </w:r>
    </w:p>
    <w:p w14:paraId="4F204BD6" w14:textId="77777777" w:rsidR="00BE7297" w:rsidRPr="0039004D" w:rsidRDefault="00BE7297" w:rsidP="004210F8">
      <w:pPr>
        <w:pStyle w:val="Prrafodelista"/>
        <w:numPr>
          <w:ilvl w:val="0"/>
          <w:numId w:val="28"/>
        </w:numPr>
        <w:spacing w:line="360" w:lineRule="auto"/>
        <w:jc w:val="both"/>
        <w:rPr>
          <w:color w:val="000000" w:themeColor="text1"/>
        </w:rPr>
      </w:pPr>
      <w:r w:rsidRPr="0039004D">
        <w:rPr>
          <w:color w:val="000000" w:themeColor="text1"/>
        </w:rPr>
        <w:lastRenderedPageBreak/>
        <w:t>Desea poder colocar un nuevo paso hacia la resolución de una solicitud que se encuentra actualmente siendo revisada. Utilizando la herramienta, ¿dónde añadiría esta información?</w:t>
      </w:r>
    </w:p>
    <w:p w14:paraId="250A3287" w14:textId="77777777" w:rsidR="00BE7297" w:rsidRPr="0039004D" w:rsidRDefault="00BE7297" w:rsidP="004210F8">
      <w:pPr>
        <w:pStyle w:val="Prrafodelista"/>
        <w:numPr>
          <w:ilvl w:val="0"/>
          <w:numId w:val="26"/>
        </w:numPr>
        <w:spacing w:line="360" w:lineRule="auto"/>
        <w:jc w:val="both"/>
        <w:rPr>
          <w:rFonts w:cs="Times New Roman"/>
        </w:rPr>
      </w:pPr>
      <w:r w:rsidRPr="0039004D">
        <w:rPr>
          <w:rFonts w:cs="Times New Roman"/>
        </w:rPr>
        <w:t>Directores y personal de IPRESS:</w:t>
      </w:r>
    </w:p>
    <w:p w14:paraId="13411A18" w14:textId="77777777" w:rsidR="00BE7297" w:rsidRPr="0039004D" w:rsidRDefault="00BE7297" w:rsidP="004210F8">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4392D546" w14:textId="77777777" w:rsidR="00BE7297" w:rsidRPr="0039004D" w:rsidRDefault="00BE7297" w:rsidP="004210F8">
      <w:pPr>
        <w:pStyle w:val="Prrafodelista"/>
        <w:numPr>
          <w:ilvl w:val="0"/>
          <w:numId w:val="27"/>
        </w:numPr>
        <w:spacing w:line="360" w:lineRule="auto"/>
        <w:jc w:val="both"/>
      </w:pPr>
      <w:r w:rsidRPr="0039004D">
        <w:t>Le han encargado averiguar cuál es el reclamo más recurrente dentro de la IPRESS ¿Utilizando este aplicativo, donde encontraría dicha información?</w:t>
      </w:r>
    </w:p>
    <w:p w14:paraId="730CAE00" w14:textId="77777777" w:rsidR="00BE7297" w:rsidRPr="0039004D" w:rsidRDefault="00BE7297" w:rsidP="004210F8">
      <w:pPr>
        <w:pStyle w:val="Prrafodelista"/>
        <w:numPr>
          <w:ilvl w:val="0"/>
          <w:numId w:val="26"/>
        </w:numPr>
        <w:spacing w:line="360" w:lineRule="auto"/>
        <w:jc w:val="both"/>
      </w:pPr>
      <w:r w:rsidRPr="0039004D">
        <w:t>Ciudadanos:</w:t>
      </w:r>
    </w:p>
    <w:p w14:paraId="487C3275" w14:textId="77777777" w:rsidR="00BE7297" w:rsidRPr="0039004D" w:rsidRDefault="00BE7297" w:rsidP="004210F8">
      <w:pPr>
        <w:pStyle w:val="Prrafodelista"/>
        <w:numPr>
          <w:ilvl w:val="0"/>
          <w:numId w:val="29"/>
        </w:numPr>
        <w:spacing w:line="360" w:lineRule="auto"/>
        <w:jc w:val="both"/>
        <w:rPr>
          <w:color w:val="000000" w:themeColor="text1"/>
        </w:rPr>
      </w:pPr>
      <w:r w:rsidRPr="0039004D">
        <w:rPr>
          <w:color w:val="000000" w:themeColor="text1"/>
        </w:rPr>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omo colocaría un reclamo nuevo?</w:t>
      </w:r>
    </w:p>
    <w:p w14:paraId="5FA8811A" w14:textId="77777777" w:rsidR="00BE7297" w:rsidRPr="0039004D" w:rsidRDefault="00BE7297" w:rsidP="004210F8">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tigar un poco sobre qué centro de salud tiene menos reclamos que otros. ¿Utilizando esta herramienta, donde buscaría esta información?</w:t>
      </w:r>
    </w:p>
    <w:p w14:paraId="0E23BE49" w14:textId="77777777" w:rsidR="00BE7297" w:rsidRPr="00BE7297" w:rsidRDefault="00BE7297" w:rsidP="00BE7297">
      <w:pPr>
        <w:spacing w:line="360" w:lineRule="auto"/>
        <w:ind w:left="1080"/>
        <w:jc w:val="both"/>
        <w:rPr>
          <w:rFonts w:cs="Times New Roman"/>
          <w:lang w:val="es-ES"/>
        </w:rPr>
      </w:pPr>
    </w:p>
    <w:p w14:paraId="61FC6D54" w14:textId="4501427E"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Durante las pruebas de usuarios, se </w:t>
      </w:r>
      <w:r w:rsidR="00BE7297" w:rsidRPr="0039004D">
        <w:rPr>
          <w:rFonts w:cs="Times New Roman"/>
          <w:lang w:val="es-ES"/>
        </w:rPr>
        <w:t>utilizó</w:t>
      </w:r>
      <w:r w:rsidR="00FB7003" w:rsidRPr="0039004D">
        <w:rPr>
          <w:rFonts w:cs="Times New Roman"/>
          <w:lang w:val="es-ES"/>
        </w:rPr>
        <w:t xml:space="preserve"> la metodología ‘Think-Aloud’ con la cual se le </w:t>
      </w:r>
      <w:r w:rsidR="009730B1" w:rsidRPr="0039004D">
        <w:rPr>
          <w:rFonts w:cs="Times New Roman"/>
          <w:lang w:val="es-ES"/>
        </w:rPr>
        <w:t>pedía</w:t>
      </w:r>
      <w:r w:rsidR="00FB7003" w:rsidRPr="0039004D">
        <w:rPr>
          <w:rFonts w:cs="Times New Roman"/>
          <w:lang w:val="es-ES"/>
        </w:rPr>
        <w:t xml:space="preserve"> 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19ABA65D" w14:textId="77777777" w:rsidR="00DB066D" w:rsidRPr="0039004D" w:rsidRDefault="00DB066D" w:rsidP="00262D6E">
      <w:pPr>
        <w:spacing w:line="360" w:lineRule="auto"/>
        <w:jc w:val="both"/>
        <w:rPr>
          <w:rFonts w:cs="Times New Roman"/>
          <w:lang w:val="es-ES"/>
        </w:rPr>
      </w:pPr>
    </w:p>
    <w:p w14:paraId="6919F95A" w14:textId="448F9BBE" w:rsidR="002257DE" w:rsidRDefault="00DB066D" w:rsidP="00262D6E">
      <w:pPr>
        <w:spacing w:line="360" w:lineRule="auto"/>
        <w:jc w:val="both"/>
        <w:rPr>
          <w:rFonts w:cs="Times New Roman"/>
          <w:lang w:val="es-ES"/>
        </w:rPr>
      </w:pPr>
      <w:r w:rsidRPr="0039004D">
        <w:rPr>
          <w:rFonts w:cs="Times New Roman"/>
          <w:lang w:val="es-ES"/>
        </w:rPr>
        <w:t xml:space="preserve">Para poder hacer un análisis sobre como los diversos usuarios utilizarán el sistema para realizar las tareas asignadas, se </w:t>
      </w:r>
      <w:r w:rsidR="00AB3FFF" w:rsidRPr="0039004D">
        <w:rPr>
          <w:rFonts w:cs="Times New Roman"/>
          <w:lang w:val="es-ES"/>
        </w:rPr>
        <w:t>procedió</w:t>
      </w:r>
      <w:r w:rsidRPr="0039004D">
        <w:rPr>
          <w:rFonts w:cs="Times New Roman"/>
          <w:lang w:val="es-ES"/>
        </w:rPr>
        <w:t xml:space="preserve"> a hacer una grabación sobre el uso de</w:t>
      </w:r>
      <w:r w:rsidR="00842F17" w:rsidRPr="0039004D">
        <w:rPr>
          <w:rFonts w:cs="Times New Roman"/>
          <w:lang w:val="es-ES"/>
        </w:rPr>
        <w:t>l</w:t>
      </w:r>
      <w:r w:rsidRPr="0039004D">
        <w:rPr>
          <w:rFonts w:cs="Times New Roman"/>
          <w:lang w:val="es-ES"/>
        </w:rPr>
        <w:t xml:space="preserve"> </w:t>
      </w:r>
      <w:r w:rsidR="00842F17" w:rsidRPr="0039004D">
        <w:rPr>
          <w:rFonts w:cs="Times New Roman"/>
          <w:lang w:val="es-ES"/>
        </w:rPr>
        <w:t>sistema</w:t>
      </w:r>
      <w:r w:rsidR="00452D12" w:rsidRPr="0039004D">
        <w:rPr>
          <w:rFonts w:cs="Times New Roman"/>
          <w:lang w:val="es-ES"/>
        </w:rPr>
        <w:t xml:space="preserve">. </w:t>
      </w:r>
      <w:r w:rsidR="00025825" w:rsidRPr="0039004D">
        <w:rPr>
          <w:rFonts w:cs="Times New Roman"/>
          <w:lang w:val="es-ES"/>
        </w:rPr>
        <w:t>Para hacer estas pruebas se pidió una laptop prestada a la Unidad de Informática Biomédica de la Facultad de Salud Pública y Administración en la cual se instaló el software necesario para hacer las pruebas.</w:t>
      </w:r>
      <w:r w:rsidR="00BE0437">
        <w:rPr>
          <w:rFonts w:cs="Times New Roman"/>
          <w:lang w:val="es-ES"/>
        </w:rPr>
        <w:t xml:space="preserve"> </w:t>
      </w:r>
      <w:r w:rsidR="00BE0437">
        <w:rPr>
          <w:rFonts w:cs="Times New Roman"/>
          <w:lang w:val="es-ES"/>
        </w:rPr>
        <w:t xml:space="preserve">Se </w:t>
      </w:r>
      <w:r w:rsidR="00BE0437">
        <w:rPr>
          <w:rFonts w:cs="Times New Roman"/>
          <w:lang w:val="es-ES"/>
        </w:rPr>
        <w:t>utilizó</w:t>
      </w:r>
      <w:r w:rsidR="00BE0437">
        <w:rPr>
          <w:rFonts w:cs="Times New Roman"/>
          <w:lang w:val="es-ES"/>
        </w:rPr>
        <w:t xml:space="preserve"> el software ShowMore que </w:t>
      </w:r>
      <w:r w:rsidR="00BE0437">
        <w:rPr>
          <w:rFonts w:cs="Times New Roman"/>
          <w:lang w:val="es-ES"/>
        </w:rPr>
        <w:t>permitía</w:t>
      </w:r>
      <w:r w:rsidR="00BE0437">
        <w:rPr>
          <w:rFonts w:cs="Times New Roman"/>
          <w:lang w:val="es-ES"/>
        </w:rPr>
        <w:t xml:space="preserve"> </w:t>
      </w:r>
      <w:r w:rsidR="00BE0437">
        <w:rPr>
          <w:rFonts w:cs="Times New Roman"/>
          <w:lang w:val="es-ES"/>
        </w:rPr>
        <w:lastRenderedPageBreak/>
        <w:t>grabar la pantalla de la computadora para ver la interacción con el prototipo y grabar lo que iba comentando la persona mediante el micrófono.</w:t>
      </w:r>
      <w:r w:rsidR="00BE0437">
        <w:rPr>
          <w:rFonts w:cs="Times New Roman"/>
          <w:lang w:val="es-ES"/>
        </w:rPr>
        <w:t xml:space="preserve"> Una vez que se realizaban las pruebas con los usuarios, se anotaban los resultados más importantes dentro de una Hoja de Cálculo de Excel, de esta forma se podía dar una mirada rápida a los datos que se iban recopilando de todas las entrevistas.</w:t>
      </w:r>
    </w:p>
    <w:p w14:paraId="79C261A3" w14:textId="77777777" w:rsidR="00BC16E5" w:rsidRDefault="00BC16E5" w:rsidP="00262D6E">
      <w:pPr>
        <w:spacing w:line="360" w:lineRule="auto"/>
        <w:jc w:val="both"/>
        <w:rPr>
          <w:rFonts w:cs="Times New Roman"/>
          <w:lang w:val="es-ES"/>
        </w:rPr>
      </w:pPr>
    </w:p>
    <w:p w14:paraId="3128AD1E" w14:textId="77777777" w:rsidR="00BC16E5" w:rsidRPr="0039004D" w:rsidRDefault="00BC16E5" w:rsidP="00262D6E">
      <w:pPr>
        <w:spacing w:line="360" w:lineRule="auto"/>
        <w:jc w:val="both"/>
        <w:rPr>
          <w:rFonts w:cs="Times New Roman"/>
          <w:lang w:val="es-ES"/>
        </w:rPr>
      </w:pPr>
    </w:p>
    <w:p w14:paraId="247FDB0C" w14:textId="77777777" w:rsidR="0053122A" w:rsidRPr="0039004D" w:rsidRDefault="0053122A" w:rsidP="00262D6E">
      <w:pPr>
        <w:spacing w:line="360" w:lineRule="auto"/>
        <w:jc w:val="both"/>
        <w:rPr>
          <w:rFonts w:cs="Times New Roman"/>
          <w:lang w:val="es-ES"/>
        </w:rPr>
      </w:pPr>
    </w:p>
    <w:p w14:paraId="58031DAB" w14:textId="77777777" w:rsidR="00A12DD0" w:rsidRPr="0039004D" w:rsidRDefault="00A12DD0" w:rsidP="004210F8">
      <w:pPr>
        <w:pStyle w:val="Ttulo2"/>
        <w:numPr>
          <w:ilvl w:val="0"/>
          <w:numId w:val="19"/>
        </w:numPr>
        <w:spacing w:line="360" w:lineRule="auto"/>
        <w:rPr>
          <w:rStyle w:val="Ttulo3Car"/>
          <w:szCs w:val="24"/>
        </w:rPr>
      </w:pPr>
      <w:bookmarkStart w:id="36" w:name="_Toc508100445"/>
      <w:r w:rsidRPr="0039004D">
        <w:rPr>
          <w:rStyle w:val="Ttulo3Car"/>
          <w:szCs w:val="24"/>
        </w:rPr>
        <w:t>Consideraciones éticas</w:t>
      </w:r>
      <w:bookmarkEnd w:id="36"/>
    </w:p>
    <w:p w14:paraId="0A961FD0" w14:textId="77777777" w:rsidR="003F2CA5" w:rsidRPr="0039004D" w:rsidRDefault="003F2CA5" w:rsidP="003F2CA5">
      <w:pPr>
        <w:rPr>
          <w:lang w:val="es-ES"/>
        </w:rPr>
      </w:pPr>
    </w:p>
    <w:p w14:paraId="3C4F1740" w14:textId="739DCA3F"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ninguno de los tres grupos de</w:t>
      </w:r>
      <w:r w:rsidR="00AF6843" w:rsidRPr="0039004D">
        <w:rPr>
          <w:rFonts w:cs="Times New Roman"/>
          <w:lang w:val="es-ES"/>
        </w:rPr>
        <w:t xml:space="preserve"> entrevistados </w:t>
      </w:r>
      <w:r w:rsidR="00913A3F" w:rsidRPr="0039004D">
        <w:rPr>
          <w:rFonts w:cs="Times New Roman"/>
          <w:lang w:val="es-ES"/>
        </w:rPr>
        <w:t xml:space="preserve">por participar de este proyecto. Los G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tos personales.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por sus familiares que estaban siendo atendidos y no se pidió información personal sobre condición </w:t>
      </w:r>
      <w:r w:rsidR="009A4902" w:rsidRPr="0039004D">
        <w:rPr>
          <w:rFonts w:cs="Times New Roman"/>
          <w:lang w:val="es-ES"/>
        </w:rPr>
        <w:t>médica de ellos ni de sus familiares.</w:t>
      </w:r>
    </w:p>
    <w:p w14:paraId="413BBDEE" w14:textId="77777777" w:rsidR="003F2CA5" w:rsidRPr="0039004D" w:rsidRDefault="003F2CA5" w:rsidP="003F2CA5">
      <w:pPr>
        <w:rPr>
          <w:lang w:val="es-ES"/>
        </w:rPr>
      </w:pPr>
    </w:p>
    <w:p w14:paraId="2BF21879" w14:textId="77777777" w:rsidR="00A12DD0" w:rsidRPr="0039004D" w:rsidRDefault="002F42CB" w:rsidP="004210F8">
      <w:pPr>
        <w:pStyle w:val="Ttulo2"/>
        <w:numPr>
          <w:ilvl w:val="0"/>
          <w:numId w:val="19"/>
        </w:numPr>
        <w:spacing w:line="360" w:lineRule="auto"/>
        <w:rPr>
          <w:rFonts w:cs="Times New Roman"/>
          <w:szCs w:val="24"/>
          <w:lang w:val="es-ES"/>
        </w:rPr>
      </w:pPr>
      <w:bookmarkStart w:id="37" w:name="_Toc508100446"/>
      <w:r w:rsidRPr="0039004D">
        <w:rPr>
          <w:rFonts w:cs="Times New Roman"/>
          <w:szCs w:val="24"/>
          <w:lang w:val="es-ES"/>
        </w:rPr>
        <w:t>A</w:t>
      </w:r>
      <w:r w:rsidR="00A12DD0" w:rsidRPr="0039004D">
        <w:rPr>
          <w:rFonts w:cs="Times New Roman"/>
          <w:szCs w:val="24"/>
          <w:lang w:val="es-ES"/>
        </w:rPr>
        <w:t>nálisis</w:t>
      </w:r>
      <w:bookmarkEnd w:id="37"/>
    </w:p>
    <w:p w14:paraId="01A1989A" w14:textId="77777777" w:rsidR="00025825" w:rsidRPr="0039004D" w:rsidRDefault="00025825" w:rsidP="00025825">
      <w:pPr>
        <w:rPr>
          <w:lang w:val="es-ES"/>
        </w:rPr>
      </w:pPr>
    </w:p>
    <w:p w14:paraId="2F67F9BA" w14:textId="6BF6F533"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 xml:space="preserve">Para esto, primero se transcribieron todas las entrevistas utilizando el servicio web llamado OTranscrib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 xml:space="preserve">Dicho análisis consistió en la agrupación de percepciones similares sobre los temas tratados que permitieran mostrar un concepto mental que cada tipo de usuario </w:t>
      </w:r>
      <w:r w:rsidR="00C50DBC" w:rsidRPr="0039004D">
        <w:rPr>
          <w:rFonts w:cs="Times New Roman"/>
          <w:lang w:val="es-ES"/>
        </w:rPr>
        <w:t>tenía</w:t>
      </w:r>
      <w:r w:rsidR="006C6CB1" w:rsidRPr="0039004D">
        <w:rPr>
          <w:rFonts w:cs="Times New Roman"/>
          <w:lang w:val="es-ES"/>
        </w:rPr>
        <w:t xml:space="preserve"> sobre el tema tratado.</w:t>
      </w:r>
      <w:r w:rsidR="008D4B63" w:rsidRPr="0039004D">
        <w:rPr>
          <w:rFonts w:cs="Times New Roman"/>
          <w:lang w:val="es-ES"/>
        </w:rPr>
        <w:t xml:space="preserve"> </w:t>
      </w:r>
      <w:r w:rsidR="00C50DBC" w:rsidRPr="0039004D">
        <w:rPr>
          <w:rFonts w:cs="Times New Roman"/>
          <w:lang w:val="es-ES"/>
        </w:rPr>
        <w:t xml:space="preserve">Una vez terminado el análisis de todos los códigos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16FA47FB" w14:textId="77777777" w:rsidR="00025825" w:rsidRPr="0039004D" w:rsidRDefault="00025825" w:rsidP="00262D6E">
      <w:pPr>
        <w:spacing w:line="360" w:lineRule="auto"/>
        <w:jc w:val="both"/>
        <w:rPr>
          <w:rFonts w:cs="Times New Roman"/>
          <w:lang w:val="es-ES"/>
        </w:rPr>
      </w:pPr>
    </w:p>
    <w:p w14:paraId="1AA82B2C" w14:textId="77777777" w:rsidR="00025825" w:rsidRPr="0039004D" w:rsidRDefault="00025825" w:rsidP="00262D6E">
      <w:pPr>
        <w:spacing w:line="360" w:lineRule="auto"/>
        <w:jc w:val="both"/>
        <w:rPr>
          <w:rFonts w:cs="Times New Roman"/>
          <w:lang w:val="es-ES"/>
        </w:rPr>
      </w:pPr>
    </w:p>
    <w:p w14:paraId="408CF94C" w14:textId="77777777" w:rsidR="00A12DD0" w:rsidRPr="0039004D" w:rsidRDefault="00A12DD0" w:rsidP="006B68D6">
      <w:pPr>
        <w:pStyle w:val="Ttulo1"/>
        <w:spacing w:line="360" w:lineRule="auto"/>
        <w:rPr>
          <w:rFonts w:cs="Times New Roman"/>
          <w:szCs w:val="24"/>
        </w:rPr>
      </w:pPr>
      <w:bookmarkStart w:id="38" w:name="_Toc508100447"/>
      <w:r w:rsidRPr="0039004D">
        <w:rPr>
          <w:rFonts w:cs="Times New Roman"/>
          <w:szCs w:val="24"/>
        </w:rPr>
        <w:lastRenderedPageBreak/>
        <w:t>Resultados</w:t>
      </w:r>
      <w:bookmarkEnd w:id="38"/>
    </w:p>
    <w:p w14:paraId="7B44A8EE" w14:textId="77777777" w:rsidR="003034A7" w:rsidRDefault="003034A7" w:rsidP="003034A7">
      <w:pPr>
        <w:rPr>
          <w:lang w:val="es-ES"/>
        </w:rPr>
      </w:pPr>
    </w:p>
    <w:p w14:paraId="218ABE51" w14:textId="74BA8A69" w:rsidR="00FE7867" w:rsidRPr="00FE7867" w:rsidRDefault="00FE7867" w:rsidP="004210F8">
      <w:pPr>
        <w:pStyle w:val="Ttulo2"/>
        <w:numPr>
          <w:ilvl w:val="0"/>
          <w:numId w:val="30"/>
        </w:numPr>
        <w:rPr>
          <w:lang w:val="es-ES"/>
        </w:rPr>
      </w:pPr>
      <w:r w:rsidRPr="00FE7867">
        <w:rPr>
          <w:lang w:val="es-ES"/>
        </w:rPr>
        <w:t>Fase Exploratoria</w:t>
      </w:r>
    </w:p>
    <w:p w14:paraId="62B3FB05" w14:textId="77777777" w:rsidR="00FE7867" w:rsidRPr="0039004D" w:rsidRDefault="00FE7867" w:rsidP="003034A7">
      <w:pPr>
        <w:rPr>
          <w:lang w:val="es-ES"/>
        </w:rPr>
      </w:pPr>
    </w:p>
    <w:p w14:paraId="04BCBC8F" w14:textId="2BC8CB5C" w:rsidR="0015683A" w:rsidRPr="0039004D" w:rsidRDefault="00452FEE" w:rsidP="00A0375B">
      <w:pPr>
        <w:spacing w:line="360" w:lineRule="auto"/>
        <w:jc w:val="both"/>
        <w:rPr>
          <w:rFonts w:cs="Times New Roman"/>
          <w:lang w:val="es-ES"/>
        </w:rPr>
      </w:pPr>
      <w:commentRangeStart w:id="39"/>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los</w:t>
      </w:r>
      <w:r w:rsidR="00D770DD" w:rsidRPr="0039004D">
        <w:rPr>
          <w:rFonts w:cs="Times New Roman"/>
          <w:lang w:val="es-ES"/>
        </w:rPr>
        <w:t xml:space="preserve"> tipo de usuario </w:t>
      </w:r>
      <w:r w:rsidR="00FE7867">
        <w:rPr>
          <w:rFonts w:cs="Times New Roman"/>
          <w:lang w:val="es-ES"/>
        </w:rPr>
        <w:t>antes detallados</w:t>
      </w:r>
      <w:r w:rsidR="006746CC" w:rsidRPr="0039004D">
        <w:rPr>
          <w:rFonts w:cs="Times New Roman"/>
          <w:lang w:val="es-ES"/>
        </w:rPr>
        <w:t>, Personal de SUSALUD, Direc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perciben de ellos y sobre la propuesta de una herramienta informática para poder presentar reclamos a una </w:t>
      </w:r>
      <w:r w:rsidR="00FE7867">
        <w:rPr>
          <w:rFonts w:cs="Times New Roman"/>
          <w:lang w:val="es-ES"/>
        </w:rPr>
        <w:t>IPRESS</w:t>
      </w:r>
      <w:r w:rsidR="0015683A" w:rsidRPr="0039004D">
        <w:rPr>
          <w:rFonts w:cs="Times New Roman"/>
          <w:lang w:val="es-ES"/>
        </w:rPr>
        <w:t xml:space="preserve">. </w:t>
      </w:r>
      <w:commentRangeEnd w:id="39"/>
      <w:r w:rsidR="00525D6F" w:rsidRPr="0039004D">
        <w:rPr>
          <w:rStyle w:val="Refdecomentario"/>
        </w:rPr>
        <w:commentReference w:id="39"/>
      </w:r>
      <w:r w:rsidR="0015683A" w:rsidRPr="0039004D">
        <w:rPr>
          <w:rFonts w:cs="Times New Roman"/>
          <w:lang w:val="es-ES"/>
        </w:rPr>
        <w:t xml:space="preserve">Las respuestas de ellos </w:t>
      </w:r>
      <w:r w:rsidR="006746CC" w:rsidRPr="0039004D">
        <w:rPr>
          <w:rFonts w:cs="Times New Roman"/>
          <w:lang w:val="es-ES"/>
        </w:rPr>
        <w:t>se presentan a continuación</w:t>
      </w:r>
      <w:r w:rsidR="0015683A" w:rsidRPr="0039004D">
        <w:rPr>
          <w:rFonts w:cs="Times New Roman"/>
          <w:lang w:val="es-ES"/>
        </w:rPr>
        <w:t>.</w:t>
      </w:r>
    </w:p>
    <w:p w14:paraId="579A693A" w14:textId="77777777" w:rsidR="006746CC" w:rsidRPr="0039004D" w:rsidRDefault="006746CC" w:rsidP="0015683A">
      <w:pPr>
        <w:spacing w:line="360" w:lineRule="auto"/>
        <w:rPr>
          <w:rFonts w:cs="Times New Roman"/>
          <w:lang w:val="es-ES"/>
        </w:rPr>
      </w:pPr>
    </w:p>
    <w:p w14:paraId="003D914A" w14:textId="04307C7B" w:rsidR="00AD075D" w:rsidRPr="003E4E3C" w:rsidRDefault="006746CC" w:rsidP="004210F8">
      <w:pPr>
        <w:pStyle w:val="Ttulo3"/>
        <w:numPr>
          <w:ilvl w:val="1"/>
          <w:numId w:val="31"/>
        </w:numPr>
      </w:pPr>
      <w:r w:rsidRPr="00AD075D">
        <w:t>Personal de SUSALUD</w:t>
      </w:r>
    </w:p>
    <w:p w14:paraId="46C9C694" w14:textId="77777777" w:rsidR="006746CC" w:rsidRPr="0039004D" w:rsidRDefault="006746CC" w:rsidP="00FD2A04">
      <w:pPr>
        <w:spacing w:line="360" w:lineRule="auto"/>
        <w:jc w:val="both"/>
        <w:rPr>
          <w:rFonts w:cs="Times New Roman"/>
        </w:rPr>
      </w:pPr>
      <w:r w:rsidRPr="0039004D">
        <w:rPr>
          <w:rFonts w:cs="Times New Roman"/>
        </w:rPr>
        <w:t>Sobre los reclamos, los definieron como una manifestación de incomodidad o insatisfacción con el servicio recibido. Para ellos, los reclamos son importantes porque permiten encontrar deficiencias en los procesos internos de la institución y plantear mejoras.</w:t>
      </w:r>
    </w:p>
    <w:p w14:paraId="45D3FB60" w14:textId="77777777" w:rsidR="006746CC" w:rsidRPr="0039004D" w:rsidRDefault="006746CC" w:rsidP="00FD2A04">
      <w:pPr>
        <w:spacing w:line="360" w:lineRule="auto"/>
        <w:jc w:val="both"/>
        <w:rPr>
          <w:rFonts w:cs="Times New Roman"/>
        </w:rPr>
      </w:pPr>
    </w:p>
    <w:p w14:paraId="705F6305"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1666AC28" w14:textId="77777777" w:rsidR="006746CC" w:rsidRPr="0039004D" w:rsidRDefault="006746CC" w:rsidP="00FD2A04">
      <w:pPr>
        <w:spacing w:line="360" w:lineRule="auto"/>
        <w:jc w:val="both"/>
        <w:rPr>
          <w:rFonts w:cs="Times New Roman"/>
        </w:rPr>
      </w:pPr>
    </w:p>
    <w:p w14:paraId="7BE73F63" w14:textId="572DB3D7" w:rsidR="006746CC" w:rsidRPr="0039004D" w:rsidRDefault="006746CC" w:rsidP="00FD2A04">
      <w:pPr>
        <w:spacing w:line="360" w:lineRule="auto"/>
        <w:jc w:val="both"/>
        <w:rPr>
          <w:rFonts w:cs="Times New Roman"/>
        </w:rPr>
      </w:pPr>
      <w:r w:rsidRPr="0039004D">
        <w:rPr>
          <w:rFonts w:cs="Times New Roman"/>
        </w:rPr>
        <w:t>Sobre el procedimiento que ellos hacen cu</w:t>
      </w:r>
      <w:r w:rsidR="0066763B" w:rsidRPr="0039004D">
        <w:rPr>
          <w:rFonts w:cs="Times New Roman"/>
        </w:rPr>
        <w:t>ando reciben un reclamo, se contactan</w:t>
      </w:r>
      <w:r w:rsidRPr="0039004D">
        <w:rPr>
          <w:rFonts w:cs="Times New Roman"/>
        </w:rPr>
        <w:t xml:space="preserve"> con la </w:t>
      </w:r>
      <w:r w:rsidR="00AD075D">
        <w:rPr>
          <w:rFonts w:cs="Times New Roman"/>
        </w:rPr>
        <w:t>PAUS</w:t>
      </w:r>
      <w:r w:rsidRPr="0039004D">
        <w:rPr>
          <w:rFonts w:cs="Times New Roman"/>
        </w:rPr>
        <w:t xml:space="preserve"> de la IPRESS correspondiente y hacer las investigaciones correspondientes sobre lo que ha realizado la IPRESS para solucionar este problema, es por esto que para ellos es importante que el ciudadano presente el reclamo en la misma IPRESS antes de presentarlo a SUSALUD y cuando no han presentado el reclamo en la misma IPRESS le urgen en hacerlo, esto no solo facilita las investigaciones que se realizan sino que la misma institución puede tener conocimiento de lo que sucede dentro de sus instalaciones. En el caso que ellos no puedan contactarse con la PAUS de la IPRESS, se comienzan a comunicar vía telefónica con las jefaturas inmediatas hasta poder llegar a darle una respuesta al ciudadano.</w:t>
      </w:r>
    </w:p>
    <w:p w14:paraId="7177B664" w14:textId="77777777" w:rsidR="006746CC" w:rsidRPr="0039004D" w:rsidRDefault="006746CC" w:rsidP="00FD2A04">
      <w:pPr>
        <w:spacing w:line="360" w:lineRule="auto"/>
        <w:jc w:val="both"/>
        <w:rPr>
          <w:rFonts w:cs="Times New Roman"/>
        </w:rPr>
      </w:pPr>
    </w:p>
    <w:p w14:paraId="189D1D3B" w14:textId="631CA9EA"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xml:space="preserve">, la forma en como creen que se están manejando actualmente los reclamos no es óptima debido a que consideran que los directores de hospitales no tienen conocimiento sobre dónde se presentan fallas y tampoco se conocen los pasos </w:t>
      </w:r>
      <w:r w:rsidR="003200E4">
        <w:rPr>
          <w:rFonts w:cs="Times New Roman"/>
        </w:rPr>
        <w:t xml:space="preserve">que se siguieron </w:t>
      </w:r>
      <w:r w:rsidR="003200E4">
        <w:rPr>
          <w:rFonts w:cs="Times New Roman"/>
        </w:rPr>
        <w:lastRenderedPageBreak/>
        <w:t>anteriormente para dar solución a reclamos presentados</w:t>
      </w:r>
      <w:r w:rsidR="006746CC" w:rsidRPr="0039004D">
        <w:rPr>
          <w:rFonts w:cs="Times New Roman"/>
        </w:rPr>
        <w:t>. Adicionalmente, como no todas las IPRESS tienen PAUS tod</w:t>
      </w:r>
      <w:r w:rsidR="003200E4">
        <w:rPr>
          <w:rFonts w:cs="Times New Roman"/>
        </w:rPr>
        <w:t>avía, solamente se le entrega el</w:t>
      </w:r>
      <w:r w:rsidR="006746CC" w:rsidRPr="0039004D">
        <w:rPr>
          <w:rFonts w:cs="Times New Roman"/>
        </w:rPr>
        <w:t xml:space="preserve"> canal de</w:t>
      </w:r>
      <w:r w:rsidR="003200E4">
        <w:rPr>
          <w:rFonts w:cs="Times New Roman"/>
        </w:rPr>
        <w:t>l Libro de 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Esto es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incluso</w:t>
      </w:r>
      <w:r w:rsidR="003200E4">
        <w:rPr>
          <w:rFonts w:cs="Times New Roman"/>
        </w:rPr>
        <w:t xml:space="preserve"> este canal cuenta con un cierto horario de atención y no se da abasto</w:t>
      </w:r>
      <w:r w:rsidRPr="0039004D">
        <w:rPr>
          <w:rFonts w:cs="Times New Roman"/>
        </w:rPr>
        <w:t>. Según ellos</w:t>
      </w:r>
      <w:r w:rsidR="006746CC" w:rsidRPr="0039004D">
        <w:rPr>
          <w:rFonts w:cs="Times New Roman"/>
        </w:rPr>
        <w:t>, el manejo de los reclamos debería ser mucho más rápida y con una alta capacidad resolutiva, ya que debe considerarse como una retroalimentación de parte de los ciudadanos y esa información debe absorberse para plantear mejoras.</w:t>
      </w:r>
    </w:p>
    <w:p w14:paraId="5E77207F" w14:textId="77777777" w:rsidR="00BE774A" w:rsidRDefault="00BE774A" w:rsidP="00FD2A04">
      <w:pPr>
        <w:spacing w:line="360" w:lineRule="auto"/>
        <w:jc w:val="both"/>
        <w:rPr>
          <w:rFonts w:cs="Times New Roman"/>
        </w:rPr>
      </w:pPr>
    </w:p>
    <w:p w14:paraId="30B3CF82" w14:textId="57CC69FA"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1B268D98"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3112B173" w14:textId="77777777" w:rsidR="006746CC" w:rsidRPr="0039004D" w:rsidRDefault="006746CC" w:rsidP="00FD2A04">
      <w:pPr>
        <w:spacing w:line="360" w:lineRule="auto"/>
        <w:jc w:val="both"/>
        <w:rPr>
          <w:rFonts w:cs="Times New Roman"/>
        </w:rPr>
      </w:pPr>
    </w:p>
    <w:p w14:paraId="352E4937" w14:textId="04D17B89"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mejorar el rol que tienen actualmente los reclamos, el cual consideran que todavía es visto por los prestadores de salud como una traba o una ofensa al servicio que ellos están brindando, se necesita cambiar la percepción de que los reclamos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 deben ser vistos como tal. Son un insumo valioso ya que les permite encontrar</w:t>
      </w:r>
      <w:r w:rsidR="006746CC" w:rsidRPr="0039004D">
        <w:rPr>
          <w:rFonts w:cs="Times New Roman"/>
        </w:rPr>
        <w:t xml:space="preserve"> errores y subsanarlos positivamente, </w:t>
      </w:r>
      <w:r w:rsidR="003200E4">
        <w:rPr>
          <w:rFonts w:cs="Times New Roman"/>
        </w:rPr>
        <w:t>y</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6F4C63F2" w14:textId="77777777" w:rsidR="006746CC" w:rsidRPr="0039004D" w:rsidRDefault="006746CC" w:rsidP="00FD2A04">
      <w:pPr>
        <w:spacing w:line="360" w:lineRule="auto"/>
        <w:jc w:val="both"/>
        <w:rPr>
          <w:rFonts w:cs="Times New Roman"/>
        </w:rPr>
      </w:pPr>
    </w:p>
    <w:p w14:paraId="60A331AC" w14:textId="2A1FE62F" w:rsidR="006746CC" w:rsidRPr="0039004D" w:rsidRDefault="006746CC" w:rsidP="00FD2A04">
      <w:pPr>
        <w:spacing w:line="360" w:lineRule="auto"/>
        <w:jc w:val="both"/>
        <w:rPr>
          <w:rFonts w:cs="Times New Roman"/>
        </w:rPr>
      </w:pPr>
      <w:r w:rsidRPr="0039004D">
        <w:rPr>
          <w:rFonts w:cs="Times New Roman"/>
        </w:rPr>
        <w:t xml:space="preserve">Sobre las características que desean que tenga la herramienta mencionaron que esta herramienta debe ser planteada para diversos idiomas nativos y con muchos gráficos e íconos para que sea fácilmente entendible por personas no letradas. Les parece importante que los ciudadanos reciban una confirmación, una vez que el reclamo haya sido ingresado </w:t>
      </w:r>
      <w:r w:rsidRPr="0039004D">
        <w:rPr>
          <w:rFonts w:cs="Times New Roman"/>
        </w:rPr>
        <w:lastRenderedPageBreak/>
        <w:t xml:space="preserve">al sistema y que también reciban el plazo máximo que demorará en ser resuelto el reclamo. Ellos consideran que este sistema debe mostrar reportes consolidados que sean fácilmente entendibles y que pueda funcionar para cualquier IPRESS. La idea de esta herramienta les pareció atractiva debido a que serviría como un punto de comunicación entre los ciudadanos y las IPRESS. </w:t>
      </w:r>
    </w:p>
    <w:p w14:paraId="6FB58FF0" w14:textId="77777777" w:rsidR="006746CC" w:rsidRPr="0039004D" w:rsidRDefault="006746CC" w:rsidP="00FD2A04">
      <w:pPr>
        <w:spacing w:line="360" w:lineRule="auto"/>
        <w:jc w:val="both"/>
        <w:rPr>
          <w:rFonts w:cs="Times New Roman"/>
        </w:rPr>
      </w:pPr>
    </w:p>
    <w:p w14:paraId="235FDF14" w14:textId="77777777" w:rsidR="006746CC" w:rsidRPr="0039004D" w:rsidRDefault="006746CC" w:rsidP="00FD2A04">
      <w:pPr>
        <w:spacing w:line="360" w:lineRule="auto"/>
        <w:jc w:val="both"/>
        <w:rPr>
          <w:rFonts w:cs="Times New Roman"/>
        </w:rPr>
      </w:pPr>
      <w:r w:rsidRPr="0039004D">
        <w:rPr>
          <w:rFonts w:cs="Times New Roman"/>
        </w:rPr>
        <w:t>También les parece importante que esta herramienta tenga un componente educativo donde se difunda la cultura de derechos del ciudadano para presentar un reclamo con el fin de empoderlarlos. Les gustaría que tuviera estadísticas, donde puedan ver reportes consolidados de los reclamos vigentes y reclamos ya solucionados con los respectivos pasos que se realizaron para poder darles solución; esto de aquí es importante para ellos ya que consideran que es una forma para que el ciudadano sea partícipe en el proceso de resolución de su disconformidad. Ellos consideran que estos reportes servirían para dinamizar la toma de decisiones de parte de las IPRESS y servirían para crear diferentes rankings en calidad de atención. Por último, consideran que toda esta información debe ser almacenada de tal forma que les permita guardar un back-up que sea accesible en el momento que lo requieran.</w:t>
      </w:r>
    </w:p>
    <w:p w14:paraId="2FFDC388" w14:textId="77777777" w:rsidR="0066763B" w:rsidRPr="0039004D" w:rsidRDefault="0066763B" w:rsidP="00FD2A04">
      <w:pPr>
        <w:spacing w:line="360" w:lineRule="auto"/>
        <w:jc w:val="both"/>
        <w:rPr>
          <w:rFonts w:cs="Times New Roman"/>
        </w:rPr>
      </w:pPr>
    </w:p>
    <w:p w14:paraId="3542F3E6" w14:textId="77777777" w:rsidR="0066763B" w:rsidRPr="0039004D" w:rsidRDefault="0066763B" w:rsidP="00FD2A04">
      <w:pPr>
        <w:pStyle w:val="Cita"/>
        <w:spacing w:line="360" w:lineRule="auto"/>
        <w:rPr>
          <w:rFonts w:cs="Times New Roman"/>
        </w:rPr>
      </w:pPr>
      <w:r w:rsidRPr="0039004D">
        <w:rPr>
          <w:rFonts w:cs="Times New Roman"/>
        </w:rPr>
        <w:t>“La información debe ser tratada de la forma más objetiva y segundo de que definitivamente se debería de tener un back-up, algo donde esta información quede plasmada, cual fue el motivo por el cual se produjo el reclamo, cual fueron las acciones que se tomaron, si el usuario quedo conforme posterior a la atención, cuando sucedieron los hechos,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6493A0EF" w14:textId="77777777" w:rsidR="006746CC" w:rsidRPr="0039004D" w:rsidRDefault="006746CC" w:rsidP="00FD2A04">
      <w:pPr>
        <w:spacing w:line="360" w:lineRule="auto"/>
        <w:jc w:val="both"/>
        <w:rPr>
          <w:rFonts w:cs="Times New Roman"/>
        </w:rPr>
      </w:pPr>
    </w:p>
    <w:p w14:paraId="0E91DDA0" w14:textId="77777777" w:rsidR="006746CC" w:rsidRPr="0039004D" w:rsidRDefault="006746CC" w:rsidP="00FD2A04">
      <w:pPr>
        <w:spacing w:line="360" w:lineRule="auto"/>
        <w:jc w:val="both"/>
        <w:rPr>
          <w:rFonts w:cs="Times New Roman"/>
        </w:rPr>
      </w:pPr>
      <w:r w:rsidRPr="0039004D">
        <w:rPr>
          <w:rFonts w:cs="Times New Roman"/>
        </w:rPr>
        <w:t xml:space="preserve">Dentro de la herramienta les gustaría poder visualizar un entorno gráfico, muy amigable, que les permita ver reportes ejecutivos a nivel local, regional y nacional y que pueda ser compartido con trabajadores internos. También esperan ver la totalidad de los reclamos, el motivo de ellos, su clasificación y a quienes han sido derivados, incluyendo el tiempo </w:t>
      </w:r>
      <w:r w:rsidRPr="0039004D">
        <w:rPr>
          <w:rFonts w:cs="Times New Roman"/>
        </w:rPr>
        <w:lastRenderedPageBreak/>
        <w:t>de respuesta que tiene el reclamo, todo esto va a servir para hacerle seguimiento al reclamo y de ello poder sacar estadísticas, indicadores y tendencias. Les gustaría poder contar con filtros de reclamos y hasta poder hacer diferenciación por el tipo de seguro que tenga el ciudadano. Asimismo, dijeron que también sería bueno no solo ver la parte negativa sino ver también la parte positiva, recibiendo felicitaciones o recomendaciones de parte de ciudadanos. Finalmente, sobre el tema de los reclamos, todos señalaron que compartirían la herramienta en el caso esta fuera implementada.</w:t>
      </w:r>
    </w:p>
    <w:p w14:paraId="0CEFECB7" w14:textId="77777777" w:rsidR="006746CC" w:rsidRPr="0039004D" w:rsidRDefault="006746CC" w:rsidP="00FD2A04">
      <w:pPr>
        <w:spacing w:line="360" w:lineRule="auto"/>
        <w:jc w:val="both"/>
        <w:rPr>
          <w:rFonts w:cs="Times New Roman"/>
        </w:rPr>
      </w:pPr>
    </w:p>
    <w:p w14:paraId="6B58D4B0" w14:textId="77777777" w:rsidR="00BE774A" w:rsidRPr="0039004D" w:rsidRDefault="006746CC" w:rsidP="00FD2A04">
      <w:pPr>
        <w:spacing w:line="360" w:lineRule="auto"/>
        <w:jc w:val="both"/>
        <w:rPr>
          <w:rFonts w:cs="Times New Roman"/>
        </w:rPr>
      </w:pPr>
      <w:r w:rsidRPr="0039004D">
        <w:rPr>
          <w:rFonts w:cs="Times New Roman"/>
        </w:rPr>
        <w:t xml:space="preserve">Detallaron varios impedimentos para resolver los reclamos como que existen problemas de las  políticas de una mala gestión de recursos económicos y que pareciera que las IPRESS no desean encontrar las causas de los reclamos y poder solucionarlos, incluso más les parece que están protegiendo al médico y a la institución que a los propios pacientes. </w:t>
      </w:r>
    </w:p>
    <w:p w14:paraId="49E44438"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551A01EB" w14:textId="77777777" w:rsidR="006746CC" w:rsidRPr="0039004D" w:rsidRDefault="006746CC" w:rsidP="00FD2A04">
      <w:pPr>
        <w:spacing w:line="360" w:lineRule="auto"/>
        <w:jc w:val="both"/>
        <w:rPr>
          <w:rFonts w:cs="Times New Roman"/>
        </w:rPr>
      </w:pPr>
    </w:p>
    <w:p w14:paraId="61C86B96" w14:textId="5076C833" w:rsidR="006746CC" w:rsidRPr="0039004D" w:rsidRDefault="00BE774A" w:rsidP="00FD2A04">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consideraron necesario enfatizar en los siguientes tem</w:t>
      </w:r>
      <w:r w:rsidR="003E4E3C">
        <w:rPr>
          <w:rFonts w:cs="Times New Roman"/>
        </w:rPr>
        <w:t xml:space="preserve">as por más que no fueron </w:t>
      </w:r>
      <w:r w:rsidR="006746CC" w:rsidRPr="0039004D">
        <w:rPr>
          <w:rFonts w:cs="Times New Roman"/>
        </w:rPr>
        <w:t xml:space="preserve"> directamente por el investigador. Ellos consideran de que para que la herramienta informática funcione, se necesita mucha difusión de ella y trabajo permanente en capacitación, todo esto se debe a que se debe desmitificar el reclamo para quitarle la connotación negativa que tiene actualmente. Ven importante que la dirección de la IPRESS vea la necesidad de mejorar para que este sistema sea utilizado. Incluso dijeron que les parece necesario acortar procesos ya que actualmente llegan a ser muy engorrosos para poder dar solución al reclamo. También les pareció importante que todos los ciudadanos deberían conocer el flujo que sigue su reclamo una vez que es presentado, con esto se puede conocer el estado del reclamo y a que mejoras llevan en el futuro, par</w:t>
      </w:r>
      <w:r w:rsidR="0066763B" w:rsidRPr="0039004D">
        <w:rPr>
          <w:rFonts w:cs="Times New Roman"/>
        </w:rPr>
        <w:t>a que no sean cambios superficiales</w:t>
      </w:r>
      <w:r w:rsidR="006746CC" w:rsidRPr="0039004D">
        <w:rPr>
          <w:rFonts w:cs="Times New Roman"/>
        </w:rPr>
        <w:t xml:space="preserve"> </w:t>
      </w:r>
      <w:r w:rsidR="0066763B" w:rsidRPr="0039004D">
        <w:rPr>
          <w:rFonts w:cs="Times New Roman"/>
        </w:rPr>
        <w:t>meramente,</w:t>
      </w:r>
      <w:r w:rsidR="006746CC" w:rsidRPr="0039004D">
        <w:rPr>
          <w:rFonts w:cs="Times New Roman"/>
        </w:rPr>
        <w:t xml:space="preserve"> sino que se dé una verdadera solución para todos los ciudadanos. Opinaron que con este sistema se podría conocer los niveles de calidad brindados por las IPRESS, aunque fueron claros al decir que el hecho de que una IPRESS no presente gran número de reclamos, implica que tenga niveles altos de calidad ya que la falta de reclamos puede ser por un gran número de razones. Resaltaron que tener un formato en papel es aún necesario para poblaciones lejanas con poca conectividad o con poco uso de tecnología, pero igualmente </w:t>
      </w:r>
      <w:r w:rsidR="006746CC" w:rsidRPr="0039004D">
        <w:rPr>
          <w:rFonts w:cs="Times New Roman"/>
        </w:rPr>
        <w:lastRenderedPageBreak/>
        <w:t>debe realizarse un manual sobre cómo utilizar el sistema planteado. Todo esto debido a que concuerdan en que la cultura de aseguramiento en el Perú es baja y por eso deben optimizarse los procesos actuales para poder encontrar las causas de los reclamos y eliminarlas.</w:t>
      </w:r>
    </w:p>
    <w:p w14:paraId="60D443D0" w14:textId="77777777" w:rsidR="006746CC" w:rsidRPr="0039004D" w:rsidRDefault="006746CC" w:rsidP="00FD2A04">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4A3A7919" w14:textId="77777777" w:rsidR="00BE774A" w:rsidRPr="0039004D" w:rsidRDefault="00BE774A" w:rsidP="00FD2A04">
      <w:pPr>
        <w:spacing w:line="360" w:lineRule="auto"/>
        <w:rPr>
          <w:rFonts w:cs="Times New Roman"/>
        </w:rPr>
      </w:pPr>
    </w:p>
    <w:p w14:paraId="40449B8F"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231090DF" w14:textId="77777777" w:rsidR="006746CC" w:rsidRPr="0039004D" w:rsidRDefault="006746CC" w:rsidP="00FD2A04">
      <w:pPr>
        <w:spacing w:line="360" w:lineRule="auto"/>
        <w:jc w:val="both"/>
        <w:rPr>
          <w:rFonts w:cs="Times New Roman"/>
        </w:rPr>
      </w:pPr>
      <w:r w:rsidRPr="0039004D">
        <w:rPr>
          <w:rFonts w:cs="Times New Roman"/>
        </w:rPr>
        <w:t xml:space="preserve">Finalmente, consideraron como lo más importante al tomar conciencia de que los reclamos tienen un potencial beneficioso y que pueden permitir ver el nivel de calidad ofrecido y creen que mediante esta herramienta se podría llegar a mejorar la imagen que tienen los reclamos actualmente. A su vez, consideraron que esta herramienta debería ser validada en diversos niveles de IPRESS para poder solucionar posibles errores y ver que se adapte a su realidad de cómo se atienden los reclamos en todos los niveles y con el objetivo de mejorar el rol de los reclamos. Por </w:t>
      </w:r>
      <w:r w:rsidR="00BF206F" w:rsidRPr="0039004D">
        <w:rPr>
          <w:rFonts w:cs="Times New Roman"/>
        </w:rPr>
        <w:t>último,</w:t>
      </w:r>
      <w:r w:rsidRPr="0039004D">
        <w:rPr>
          <w:rFonts w:cs="Times New Roman"/>
        </w:rPr>
        <w:t xml:space="preserve"> enfatizaron que el personal tiene que tener mejor capacidad resolutiva y debe ser constantemente capacitado y monitoreado para poder tener información verídica y la herramienta sea utilizada en su todo potencial.</w:t>
      </w:r>
    </w:p>
    <w:p w14:paraId="4D927F45" w14:textId="77777777" w:rsidR="006746CC" w:rsidRPr="0039004D" w:rsidRDefault="00BE774A" w:rsidP="00FD2A04">
      <w:pPr>
        <w:pStyle w:val="Cita"/>
        <w:spacing w:line="360" w:lineRule="auto"/>
        <w:rPr>
          <w:rFonts w:cs="Times New Roman"/>
        </w:rPr>
      </w:pPr>
      <w:r w:rsidRPr="0039004D">
        <w:rPr>
          <w:rFonts w:cs="Times New Roman"/>
        </w:rPr>
        <w:t xml:space="preserve">“Pero la relevancia para mi está en la atención de estos reclamos, como atiendo, lo atiendo de forma oportuna? si lo atiendo de forma oportuna y con calidad además que satisfaga al usuario, entonces yo creo que esa parte es la parte sustancial, yo puedo poner muchos canales, muchos canales de reclamos pero que pasaría si yo tengo un </w:t>
      </w:r>
      <w:r w:rsidRPr="0039004D">
        <w:rPr>
          <w:rFonts w:cs="Times New Roman"/>
        </w:rPr>
        <w:lastRenderedPageBreak/>
        <w:t xml:space="preserve">excelente canal pero no tengo una capacidad resolutiva para estos reclamos, sería incongruente, entonces para mí es muy importante la resolución, </w:t>
      </w:r>
      <w:r w:rsidR="00FC4E53" w:rsidRPr="0039004D">
        <w:rPr>
          <w:rFonts w:cs="Times New Roman"/>
        </w:rPr>
        <w:t xml:space="preserve">o </w:t>
      </w:r>
      <w:r w:rsidRPr="0039004D">
        <w:rPr>
          <w:rFonts w:cs="Times New Roman"/>
        </w:rPr>
        <w:t>sea la solución de los reclamos.”</w:t>
      </w:r>
    </w:p>
    <w:p w14:paraId="373F3D87" w14:textId="5B8E2DE1" w:rsidR="00CF177C" w:rsidRPr="003E4E3C" w:rsidRDefault="003E4E3C" w:rsidP="004210F8">
      <w:pPr>
        <w:pStyle w:val="Ttulo3"/>
        <w:numPr>
          <w:ilvl w:val="1"/>
          <w:numId w:val="33"/>
        </w:numPr>
      </w:pPr>
      <w:r>
        <w:t>Gestores</w:t>
      </w:r>
      <w:r w:rsidR="006746CC" w:rsidRPr="0039004D">
        <w:t xml:space="preserve"> de IPRESS</w:t>
      </w:r>
    </w:p>
    <w:p w14:paraId="10283977"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ven los reclamos como un reto. Los gestores consideran que actualmente los reclamos son vistos como si tuvieran un rol negativo ante la IPRESS, ya que son vistos por los prestadores de salud como una interferencia en la atención y no como una oportunidad de mejora que ayuda a mejorar la atención brindada, así como existe un poco de miedo ante los reclamos ya que son vistos con carácter punitivo y por ello es que los prestadores en salud prefieren ocultar estos reclamos. Sobre el procedimiento que se debe realizar para presentar un reclamo comentaron que tienen tanto las Plataforma de Atención al Usuario y el Totem como el Libro de Reclamaciones que usualmente se encuentra gestionado por la Oficina de Calidad. </w:t>
      </w:r>
    </w:p>
    <w:p w14:paraId="72314067"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si,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668095C5" w14:textId="7F202353" w:rsidR="00FC4E53" w:rsidRPr="0039004D" w:rsidRDefault="00FC4E53" w:rsidP="00172F6D">
      <w:pPr>
        <w:spacing w:line="360" w:lineRule="auto"/>
        <w:jc w:val="both"/>
        <w:rPr>
          <w:rFonts w:cs="Times New Roman"/>
        </w:rPr>
      </w:pPr>
      <w:r w:rsidRPr="0039004D">
        <w:rPr>
          <w:rFonts w:cs="Times New Roman"/>
        </w:rPr>
        <w:t xml:space="preserve">Sobre el manejo actual que tienen los reclamos dentro de las IPRESS, algunos gestores contaron que reciben reclamos por medio del Totem de SUSALUD y que realizan estadísticas de manera manual para poder generar reportes, una vez que se tienen esos reportes se acercan a los jefes correspondientes para poder encontrar cómo mejorar esa área específica a un nivel general. También contaron que el sistema Totem envía correos electrónicos a personas designadas con los últimos reclamos presentados para que puedan derivarlos a las personas correspondientes que les pueden dar solución. Identificaron que </w:t>
      </w:r>
      <w:r w:rsidRPr="0039004D">
        <w:rPr>
          <w:rFonts w:cs="Times New Roman"/>
        </w:rPr>
        <w:lastRenderedPageBreak/>
        <w:t xml:space="preserve">en la resolución de reclamos dentro de una IPRESS se delega mucho hacia otras personas de nivel inferior o superior para la resolución de los mismos. Explicaron cómo es que actualmente la mayoría de reclamos ingresa por las </w:t>
      </w:r>
      <w:r w:rsidR="003E4E3C">
        <w:rPr>
          <w:rFonts w:cs="Times New Roman"/>
        </w:rPr>
        <w:t>PAUS</w:t>
      </w:r>
      <w:r w:rsidRPr="0039004D">
        <w:rPr>
          <w:rFonts w:cs="Times New Roman"/>
        </w:rPr>
        <w:t xml:space="preserve"> y que luego de tener una comunicación directa entre el ciudadano reclamante y el personal de la PAUS se puede identificar cuál ha sido el problema presentado; posteriormente se realiza una verificación manual para poder resolver si este reclamo necesita acceso a la historia clínica del paciente afectado. Sugieren que cambiarían cómo se manejan los reclamos actualmente, debiendo realizarse periódicamente reuniones de gestión, en las que se revisen estos reclamos para poder identificar diversos problemas que presenta la población para que sean resueltos de la mejor manera y que no se resuelva solo de forma personal ante el reclamante.</w:t>
      </w:r>
    </w:p>
    <w:p w14:paraId="6DFE8533"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5848DF2D" w14:textId="77777777" w:rsidR="00FC4E53" w:rsidRPr="0039004D" w:rsidRDefault="00FC4E53" w:rsidP="00172F6D">
      <w:pPr>
        <w:spacing w:line="360" w:lineRule="auto"/>
        <w:jc w:val="both"/>
        <w:rPr>
          <w:rFonts w:cs="Times New Roman"/>
        </w:rPr>
      </w:pPr>
      <w:r w:rsidRPr="0039004D">
        <w:rPr>
          <w:rFonts w:cs="Times New Roman"/>
        </w:rPr>
        <w:t>Igualmente mencionaron que para solucionar los reclamos existen muchos impedimentos como por ejemplo, que no hay una retroalimentación de parte de SUSALUD de los reclamos presentados a pesar de que utilicen el sistema Totem brindado por la misma SUSALUD, identificaron que es necesario que exista un sistema compartido que sea de ambas vías ya que consideran un poco injusto que solo el ciudadano pueda reclamar sobre prestadores de salud y sienten que los desampara en caso de agresiones hacia el personal de la IPRESS. Adicionalmente, identificaron diversos problemas de distintas índoles para poder resolver reclamos dentro del sector, desde problemas políticos, como falta de presupuesto y corrupción, hasta problemas de comunicación dentro del mismo personal de salud.</w:t>
      </w:r>
    </w:p>
    <w:p w14:paraId="7EA69FAE" w14:textId="77777777" w:rsidR="00FC4E53" w:rsidRPr="0039004D" w:rsidRDefault="00FC4E53" w:rsidP="00172F6D">
      <w:pPr>
        <w:pStyle w:val="Cita"/>
        <w:spacing w:line="360" w:lineRule="auto"/>
        <w:rPr>
          <w:rFonts w:cs="Times New Roman"/>
        </w:rPr>
      </w:pPr>
      <w:r w:rsidRPr="0039004D">
        <w:t xml:space="preserve">“nos causa mucha incomodidad es que el flujo es a un solo lado, o sea el paciente puede quejarse de que el medico lo agredió, pero si el paciente agredió al médico, el medico no puede quejarse, no tiene a donde lo único que le queda es ir a la comisaría, entonces el usuario </w:t>
      </w:r>
      <w:r w:rsidRPr="0039004D">
        <w:lastRenderedPageBreak/>
        <w:t>tiene esa facilidad, porque el médico como un usuario no le podrían dar esa facilidad?”</w:t>
      </w:r>
    </w:p>
    <w:p w14:paraId="5948CA59" w14:textId="040783DC" w:rsidR="00FC4E53" w:rsidRPr="0039004D" w:rsidRDefault="00FC4E53" w:rsidP="00172F6D">
      <w:pPr>
        <w:spacing w:line="360" w:lineRule="auto"/>
        <w:jc w:val="both"/>
        <w:rPr>
          <w:rFonts w:cs="Times New Roman"/>
        </w:rPr>
      </w:pPr>
      <w:r w:rsidRPr="0039004D">
        <w:rPr>
          <w:rFonts w:cs="Times New Roman"/>
        </w:rPr>
        <w:t>Los gestores comentaron mucho sus experiencias laborales y cómo ellas son la base de las características que mencionan para la herramienta informática propuesta. Dentro de estas experiencias laborales comentaron sobre la gran confianza que existe hacia niveles inferiores y superiores para resolver un recl</w:t>
      </w:r>
      <w:r w:rsidR="002176C2">
        <w:rPr>
          <w:rFonts w:cs="Times New Roman"/>
        </w:rPr>
        <w:t>amo, que termina jugándoles en contra</w:t>
      </w:r>
      <w:r w:rsidRPr="0039004D">
        <w:rPr>
          <w:rFonts w:cs="Times New Roman"/>
        </w:rPr>
        <w:t xml:space="preserve"> ya que se retrasa la resolución del mismo. Comentaron que ellos intentan hacer un seguimiento de los reclamos recibidos pero muchas veces no cuentan con los medios ya que no tienen cómo acceder a estadísticas de forma rápida y SUSALUD no envía esta información en tiempo real como para dar la solución en el instante. Contaron que existen muchos problemas sobre todo con historias clínicas, demoras en la atención, falta de medicamentos e insumos y aseguramiento; pero como tienen dificultades para plasmar todo eso en estadísticas en tiempo real, la información con la que suelen tomar decisiones para mejorar servicios se encuentra normalmente desactualizada. Ellos consideran que la población debería participar activamente en la gestión de la IPRESS y que por eso toda la información de reclamos debería ser de acceso público.</w:t>
      </w:r>
    </w:p>
    <w:p w14:paraId="5887A726" w14:textId="77777777" w:rsidR="00FC4E53" w:rsidRPr="0039004D" w:rsidRDefault="00FC4E53" w:rsidP="00172F6D">
      <w:pPr>
        <w:spacing w:line="360" w:lineRule="auto"/>
        <w:jc w:val="both"/>
        <w:rPr>
          <w:rFonts w:cs="Times New Roman"/>
        </w:rPr>
      </w:pPr>
    </w:p>
    <w:p w14:paraId="67244F71"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 además que facilitaría la rápida resolución de los reclamos para que ellos no se repitan. Para lograr esto, ellos quisieran poder ver fácilmente los reclamos que se presentan más frecuentes, la fecha máxima que tienen para dar una respuesta y sobre cuál es el servicio que está presentando más problemas. Además, consideran que de todas maneras compartirían esta herramienta, especialmente para hacer reuniones con sus respectivos comités.</w:t>
      </w:r>
    </w:p>
    <w:p w14:paraId="77089ECE"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20C12F3D" w14:textId="77777777" w:rsidR="00341389" w:rsidRPr="0039004D" w:rsidRDefault="00341389" w:rsidP="00172F6D">
      <w:pPr>
        <w:spacing w:line="360" w:lineRule="auto"/>
      </w:pPr>
    </w:p>
    <w:p w14:paraId="2E3DE7F1" w14:textId="62AE4CEC"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w:t>
      </w:r>
      <w:r w:rsidRPr="0039004D">
        <w:lastRenderedPageBreak/>
        <w:t xml:space="preserve">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17F7C58C" w14:textId="7C2C899F" w:rsidR="00FC4E53" w:rsidRPr="0039004D" w:rsidRDefault="00FC4E53" w:rsidP="00172F6D">
      <w:pPr>
        <w:spacing w:line="360" w:lineRule="auto"/>
        <w:jc w:val="both"/>
        <w:rPr>
          <w:rFonts w:cs="Times New Roman"/>
          <w:lang w:val="es-ES"/>
        </w:rPr>
      </w:pPr>
      <w:r w:rsidRPr="0039004D">
        <w:rPr>
          <w:rFonts w:cs="Times New Roman"/>
          <w:lang w:val="es-ES"/>
        </w:rPr>
        <w:t xml:space="preserve">Ellos vieron como características importantes que esta herramienta deba ser accesible </w:t>
      </w:r>
      <w:r w:rsidR="00FC02F0">
        <w:rPr>
          <w:rFonts w:cs="Times New Roman"/>
          <w:lang w:val="es-ES"/>
        </w:rPr>
        <w:t>por</w:t>
      </w:r>
      <w:r w:rsidRPr="0039004D">
        <w:rPr>
          <w:rFonts w:cs="Times New Roman"/>
          <w:lang w:val="es-ES"/>
        </w:rPr>
        <w:t xml:space="preserve"> todos. Ellos consideran que educar a los ciudadanos es sumamente importante para que puedan conocer los servicios de salud brindados y cómo es que se brinda este servicio, y </w:t>
      </w:r>
      <w:r w:rsidR="000C417A" w:rsidRPr="0039004D">
        <w:rPr>
          <w:rFonts w:cs="Times New Roman"/>
          <w:lang w:val="es-ES"/>
        </w:rPr>
        <w:t>que,</w:t>
      </w:r>
      <w:r w:rsidRPr="0039004D">
        <w:rPr>
          <w:rFonts w:cs="Times New Roman"/>
          <w:lang w:val="es-ES"/>
        </w:rPr>
        <w:t xml:space="preserve"> si esto se consigue, la cantidad de reclamos va a disminuir. Consideraron que esta herramienta serviría para que ellos puedan saber qué cosa es lo que está pasando dentro de la IPRESS y cuáles son los problemas que están presentándose en tiempo real, para lo cual les parece importante poder ver reportes con información concisa sobre los problemas presentados en IPRESS. Adicionalmente, dijeron que estos reclamos podrían ser colocados de forma anónima incluso y que, a pesar de que es importante la informatización de los reclamos, es importante contar con un formato físico que pueda llegar a las zonas donde la conectividad sea limitada o nula. </w:t>
      </w:r>
    </w:p>
    <w:p w14:paraId="176239CB"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E4FE17C" w14:textId="77777777" w:rsidR="000C417A" w:rsidRPr="0039004D" w:rsidRDefault="00FC4E53" w:rsidP="00172F6D">
      <w:pPr>
        <w:spacing w:line="360" w:lineRule="auto"/>
        <w:jc w:val="both"/>
        <w:rPr>
          <w:rFonts w:cs="Times New Roman"/>
          <w:lang w:val="es-ES"/>
        </w:rPr>
      </w:pPr>
      <w:r w:rsidRPr="0039004D">
        <w:rPr>
          <w:rFonts w:cs="Times New Roman"/>
          <w:lang w:val="es-ES"/>
        </w:rPr>
        <w:t xml:space="preserve">Los gestores indicaron que necesita identificar en qué parte del proceso de atención están fallando para poder verificar y dar una solución al problema de manera general y afirmaron que necesitan un sistema de información que sea útil, sincero y oportuno, que les permita conocer lo que pasa en la IPRESS. Les interesa mucho saber la cantidad de quejas que reciben tanto de atención como de procesos administrativos, los servicios sobre los cuales los ciudadanos reclaman más y las recomendaciones que puedan tener los ciudadanos sobre cómo mejorar el servicio. Consideran que esta información es necesaria para poder tomar decisiones y para eso necesitan un sistema automatizado que </w:t>
      </w:r>
      <w:r w:rsidRPr="0039004D">
        <w:rPr>
          <w:rFonts w:cs="Times New Roman"/>
          <w:lang w:val="es-ES"/>
        </w:rPr>
        <w:lastRenderedPageBreak/>
        <w:t>les dé estadísticas automáticas sobre los problemas que puedan presentarse dentro de la IPRESS; ellos creen que esta información debería ser revisada al menos por dos personas de la institución y que desearían agruparla por tipos de quejas para poder tener información que les permita implementar mejoras dentro de la institución. Consideran que esta información es de acceso público y que debería existir un consolidado de reclamos ya resueltos con su debida solución para poder tomarlo de referencia para siguientes casos. También mencionaron en diferentes formas, que existen muchos ciudadanos que presentan reclamos de cosas que no corresponden a la institución, ya que aprovechan que tiene un lugar donde presentar un reclamo y es por ello que desearían poder tener un filtro sobre qué tipo de reclamos admitir y cuáles no. También mencionaron que existen ciudadanos que por más que se les resuelva el reclamo presentado, como no ha sido solucionado de la manera que ellos deseaban siguen realizando reclamos por lo mismo, sobre este tema sugirieron que un filtro de ciudadanos quejosos regulares pueda ser implementado para poder identificar de manera oportuna a estas personas. Ellos consideran que la mejor forma de solucionar esto es educando a la población sobre qué son los reclamos y cómo ellos van a ser tratados.  Otra de las principales atribuciones de la gran cantidad de reclamos fue identificada como el gran problema de comunicación que existe entre la IPRESS y el ciudadano que utiliza los servicios de salud y que es por ellos que los gestores desean conocer las sugerencias de los ciudadanos.</w:t>
      </w:r>
    </w:p>
    <w:p w14:paraId="498A297D"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54667946"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7A475C9A" w14:textId="77777777" w:rsidR="00FC4E53" w:rsidRPr="0039004D" w:rsidRDefault="00FC4E53" w:rsidP="00FC4E53">
      <w:pPr>
        <w:rPr>
          <w:rFonts w:cs="Consolas"/>
          <w:sz w:val="22"/>
          <w:szCs w:val="22"/>
        </w:rPr>
      </w:pPr>
    </w:p>
    <w:p w14:paraId="238F8C37" w14:textId="6C692553" w:rsidR="00E77F1B" w:rsidRPr="003E4E3C" w:rsidRDefault="006746CC" w:rsidP="004210F8">
      <w:pPr>
        <w:pStyle w:val="Ttulo3"/>
        <w:numPr>
          <w:ilvl w:val="1"/>
          <w:numId w:val="32"/>
        </w:numPr>
      </w:pPr>
      <w:r w:rsidRPr="0039004D">
        <w:lastRenderedPageBreak/>
        <w:t>Ciudadanos</w:t>
      </w:r>
    </w:p>
    <w:p w14:paraId="5502ED26" w14:textId="77777777" w:rsidR="00E77F1B" w:rsidRPr="0039004D" w:rsidRDefault="00E77F1B" w:rsidP="00703434">
      <w:pPr>
        <w:spacing w:line="360" w:lineRule="auto"/>
        <w:jc w:val="both"/>
        <w:rPr>
          <w:rFonts w:cs="Times New Roman"/>
        </w:rPr>
      </w:pPr>
      <w:r w:rsidRPr="0039004D">
        <w:rPr>
          <w:rFonts w:cs="Times New Roman"/>
        </w:rPr>
        <w:t xml:space="preserve">Sobre el tema de la definición de los reclamos, los ciudadanos lo definieron de distintas maneras, algunos como la forma de expresión de una incomodidad por algún producto o servicio, una insatisfacción, inconformidad, una forma de mostrar las dificultades del ciudadano, una forma de levantar la voz sobre algún producto o servicio que no cumplió con las expectativas, y que utilizan los reclamos como una forma de pedir que se les dé una buena atención. </w:t>
      </w:r>
    </w:p>
    <w:p w14:paraId="6C50BC78" w14:textId="77777777" w:rsidR="00E77F1B" w:rsidRPr="0039004D" w:rsidRDefault="00E77F1B" w:rsidP="00703434">
      <w:pPr>
        <w:spacing w:line="360" w:lineRule="auto"/>
        <w:jc w:val="both"/>
        <w:rPr>
          <w:rFonts w:cs="Times New Roman"/>
        </w:rPr>
      </w:pPr>
    </w:p>
    <w:p w14:paraId="705B367C" w14:textId="77777777" w:rsidR="00E77F1B" w:rsidRPr="0039004D" w:rsidRDefault="00E77F1B" w:rsidP="00703434">
      <w:pPr>
        <w:spacing w:line="360" w:lineRule="auto"/>
        <w:jc w:val="both"/>
        <w:rPr>
          <w:rFonts w:cs="Times New Roman"/>
        </w:rPr>
      </w:pPr>
      <w:r w:rsidRPr="0039004D">
        <w:rPr>
          <w:rFonts w:cs="Times New Roman"/>
        </w:rPr>
        <w:t>En la importancia de los reclamos argumentaron de que son importantes ya que es la forma en que la entidad se puede enterar de las fallas que tienen y que ayudan a brindar un mejor servicio ya que si las entidades conocen las dificultades que están pasando sus usuarios, van a poder mejorar y cumplir las expectativas que del servicio que prestan.</w:t>
      </w:r>
    </w:p>
    <w:p w14:paraId="76462CA7" w14:textId="77777777" w:rsidR="00954D43" w:rsidRPr="0039004D" w:rsidRDefault="00954D43" w:rsidP="00703434">
      <w:pPr>
        <w:pStyle w:val="Cita"/>
        <w:spacing w:line="360" w:lineRule="auto"/>
        <w:rPr>
          <w:rFonts w:cs="Times New Roman"/>
        </w:rPr>
      </w:pPr>
      <w:r w:rsidRPr="0039004D">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7D2BFB60" w14:textId="77777777" w:rsidR="00E77F1B" w:rsidRPr="0039004D" w:rsidRDefault="00E77F1B" w:rsidP="00703434">
      <w:pPr>
        <w:spacing w:line="360" w:lineRule="auto"/>
        <w:jc w:val="both"/>
        <w:rPr>
          <w:rFonts w:cs="Times New Roman"/>
        </w:rPr>
      </w:pPr>
    </w:p>
    <w:p w14:paraId="1B5783B2" w14:textId="77777777" w:rsidR="00E77F1B" w:rsidRPr="0039004D" w:rsidRDefault="00E77F1B" w:rsidP="00703434">
      <w:pPr>
        <w:spacing w:line="360" w:lineRule="auto"/>
        <w:jc w:val="both"/>
        <w:rPr>
          <w:rFonts w:cs="Times New Roman"/>
        </w:rPr>
      </w:pPr>
      <w:r w:rsidRPr="0039004D">
        <w:rPr>
          <w:rFonts w:cs="Times New Roman"/>
        </w:rPr>
        <w:t>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conocían dónde podían pedirlo, y otro argumentó que, en caso de presentarse algún problema con su atención, escribiría de frente en redes sociales. Otros decían que presentaría su reclamo directamente a la enfermera o médico tratante o preguntaría a personal uniformado dentro del mismo centro de salud.</w:t>
      </w:r>
    </w:p>
    <w:p w14:paraId="0763F3D9" w14:textId="77777777" w:rsidR="00E77F1B" w:rsidRPr="0039004D" w:rsidRDefault="00E77F1B" w:rsidP="00703434">
      <w:pPr>
        <w:spacing w:line="360" w:lineRule="auto"/>
        <w:jc w:val="both"/>
        <w:rPr>
          <w:rFonts w:cs="Times New Roman"/>
        </w:rPr>
      </w:pPr>
    </w:p>
    <w:p w14:paraId="208E7771" w14:textId="77777777" w:rsidR="00E77F1B" w:rsidRPr="0039004D" w:rsidRDefault="00E77F1B" w:rsidP="00703434">
      <w:pPr>
        <w:spacing w:line="360" w:lineRule="auto"/>
        <w:jc w:val="both"/>
        <w:rPr>
          <w:rFonts w:cs="Times New Roman"/>
        </w:rPr>
      </w:pPr>
      <w:r w:rsidRPr="0039004D">
        <w:rPr>
          <w:rFonts w:cs="Times New Roman"/>
        </w:rPr>
        <w:lastRenderedPageBreak/>
        <w:t xml:space="preserve">Los ciudadanos expresaron que los reclamos tienen varios impedimentos, siendo el principal el largo plazo que tienen para ser resueltos, seguido por la alta burocracia que existe para que un reclamo sea resuelto, ya qu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488F8F4" w14:textId="77777777" w:rsidR="00E77F1B" w:rsidRPr="0039004D" w:rsidRDefault="0015501B" w:rsidP="00703434">
      <w:pPr>
        <w:pStyle w:val="Cita"/>
        <w:spacing w:line="360" w:lineRule="auto"/>
      </w:pPr>
      <w:r w:rsidRPr="0039004D">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65C36661" w14:textId="77777777" w:rsidR="0033734E" w:rsidRPr="0039004D" w:rsidRDefault="0033734E" w:rsidP="00703434">
      <w:pPr>
        <w:spacing w:line="360" w:lineRule="auto"/>
      </w:pPr>
    </w:p>
    <w:p w14:paraId="143B8ADB" w14:textId="77777777" w:rsidR="00E77F1B" w:rsidRPr="0039004D" w:rsidRDefault="00E77F1B" w:rsidP="00703434">
      <w:pPr>
        <w:spacing w:line="360" w:lineRule="auto"/>
        <w:jc w:val="both"/>
        <w:rPr>
          <w:rFonts w:cs="Times New Roman"/>
        </w:rPr>
      </w:pPr>
      <w:r w:rsidRPr="0039004D">
        <w:rPr>
          <w:rFonts w:cs="Times New Roman"/>
        </w:rPr>
        <w:t>Sobre el rol que tienen actualmente los reclamos, los ciudadanos perciben que actualmente los reclamos son vistos como algo fastidioso o una carga a la que no le dan importancia, cuando consideran que deberían ser vistos como un reflejo del servicio que están brindando y que con ello pueden mejorar, encontrando fácilmente lo que no está funcionando dentro de su institución.</w:t>
      </w:r>
    </w:p>
    <w:p w14:paraId="4B4AB173" w14:textId="77777777" w:rsidR="00E77F1B" w:rsidRPr="0039004D" w:rsidRDefault="00E77F1B" w:rsidP="00703434">
      <w:pPr>
        <w:spacing w:line="360" w:lineRule="auto"/>
        <w:jc w:val="both"/>
        <w:rPr>
          <w:rFonts w:cs="Times New Roman"/>
          <w:lang w:val="es-ES"/>
        </w:rPr>
      </w:pPr>
    </w:p>
    <w:p w14:paraId="0B8663F8"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totalidad de reclamos que reciben; otros dijeron que sí manejan la totalidad de reclamos presentados pero que lo hacen de manera lenta y que no absorben la totalidad de la información que llega a ellos. Incluso hubo una opinión de que solamente le toman importancia a los reclamos que llegan a los medios de comunicación. </w:t>
      </w:r>
    </w:p>
    <w:p w14:paraId="3DB5D6BE" w14:textId="77777777" w:rsidR="00E77F1B" w:rsidRPr="0039004D" w:rsidRDefault="00E77F1B" w:rsidP="00703434">
      <w:pPr>
        <w:pStyle w:val="Prrafodelista"/>
        <w:spacing w:line="360" w:lineRule="auto"/>
        <w:ind w:left="1800"/>
        <w:jc w:val="both"/>
        <w:rPr>
          <w:rFonts w:cs="Times New Roman"/>
        </w:rPr>
      </w:pPr>
    </w:p>
    <w:p w14:paraId="03FC12F7" w14:textId="77777777" w:rsidR="00E77F1B" w:rsidRPr="0039004D" w:rsidRDefault="00E77F1B" w:rsidP="00703434">
      <w:pPr>
        <w:spacing w:line="360" w:lineRule="auto"/>
        <w:jc w:val="both"/>
        <w:rPr>
          <w:rFonts w:cs="Times New Roman"/>
        </w:rPr>
      </w:pPr>
      <w:r w:rsidRPr="0039004D">
        <w:rPr>
          <w:rFonts w:cs="Times New Roman"/>
        </w:rPr>
        <w:lastRenderedPageBreak/>
        <w:t>Expresaron que, para ellos, la forma en que consideran que los reclamos deberían ser gestionados es teniendo intenciones de resolverlo a más profundidad mediante algún tipo de investigación que puedan realizar hacia el ciudadano afectado. Creen que la comunicación juega un papel sumamente importante en este punto ya que consideran qu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78703C55" w14:textId="77777777" w:rsidR="0033734E" w:rsidRPr="0039004D" w:rsidRDefault="0033734E" w:rsidP="00703434">
      <w:pPr>
        <w:pStyle w:val="Cita"/>
        <w:spacing w:line="360" w:lineRule="auto"/>
        <w:rPr>
          <w:rFonts w:cs="Times New Roman"/>
        </w:rPr>
      </w:pPr>
      <w:r w:rsidRPr="0039004D">
        <w:t>“Porque lo ideal es que haya una comunicación muchísimo más fluida, o sea que realmente la gente pueda hablar con gente o que por lo menos haya un sistema suficientemente inteligente como para que te de respuestas inmediatas y que las cosas se automaticen e incluso por un tema de costos”</w:t>
      </w:r>
    </w:p>
    <w:p w14:paraId="04C78856" w14:textId="77777777" w:rsidR="00E77F1B" w:rsidRPr="0039004D" w:rsidRDefault="00E77F1B" w:rsidP="00703434">
      <w:pPr>
        <w:spacing w:line="360" w:lineRule="auto"/>
        <w:jc w:val="both"/>
        <w:rPr>
          <w:rFonts w:cs="Times New Roman"/>
        </w:rPr>
      </w:pPr>
    </w:p>
    <w:p w14:paraId="75C5FDAA" w14:textId="53A89178" w:rsidR="00E77F1B" w:rsidRPr="0039004D" w:rsidRDefault="00E77F1B"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14:paraId="47A16C53" w14:textId="77777777" w:rsidR="00E77F1B" w:rsidRPr="0039004D" w:rsidRDefault="00E77F1B" w:rsidP="00703434">
      <w:pPr>
        <w:spacing w:line="360" w:lineRule="auto"/>
        <w:jc w:val="both"/>
        <w:rPr>
          <w:rFonts w:cs="Times New Roman"/>
          <w:lang w:val="es-ES"/>
        </w:rPr>
      </w:pPr>
    </w:p>
    <w:p w14:paraId="16C598E0" w14:textId="77777777" w:rsidR="00E77F1B" w:rsidRPr="0039004D" w:rsidRDefault="00E77F1B" w:rsidP="00703434">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la gran mayoría consideró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w:t>
      </w:r>
      <w:r w:rsidRPr="0039004D">
        <w:rPr>
          <w:rFonts w:cs="Times New Roman"/>
          <w:lang w:val="es-ES"/>
        </w:rPr>
        <w:lastRenderedPageBreak/>
        <w:t xml:space="preserve">Dijeron que esta herramienta poco podría hacer si es que los procesos para resolver reclamos siguen siendo tan engorrosos por falta de autonomía de procesos dentro de las IPRESS, a pesar de que esta digitalización es estrictamente necesaria. Asimismo, consideraron que es necesario educar a la ciudadanía sobre los reclamos para que la información que llegue al sistema tenga la importancia debida y ayude a mostrar mejoras dentro del sistema de salud y es por ello que consideraron que es necesario que el ciudadano se identifique con algún documento de identidad. </w:t>
      </w:r>
    </w:p>
    <w:p w14:paraId="3586925B" w14:textId="77777777" w:rsidR="0033734E" w:rsidRPr="0039004D" w:rsidRDefault="0033734E" w:rsidP="00703434">
      <w:pPr>
        <w:pStyle w:val="Cita"/>
        <w:spacing w:line="360" w:lineRule="auto"/>
        <w:rPr>
          <w:rFonts w:cs="Times New Roman"/>
          <w:lang w:val="es-ES"/>
        </w:rPr>
      </w:pPr>
      <w:r w:rsidRPr="0039004D">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06A983C1" w14:textId="77777777" w:rsidR="00E77F1B" w:rsidRPr="0039004D" w:rsidRDefault="00E77F1B" w:rsidP="00703434">
      <w:pPr>
        <w:spacing w:line="360" w:lineRule="auto"/>
        <w:jc w:val="both"/>
        <w:rPr>
          <w:rFonts w:cs="Times New Roman"/>
          <w:lang w:val="es-ES"/>
        </w:rPr>
      </w:pPr>
    </w:p>
    <w:p w14:paraId="30303CA9" w14:textId="77777777" w:rsidR="00E77F1B" w:rsidRPr="0039004D" w:rsidRDefault="00E77F1B" w:rsidP="00703434">
      <w:pPr>
        <w:spacing w:line="360" w:lineRule="auto"/>
        <w:jc w:val="both"/>
        <w:rPr>
          <w:rFonts w:cs="Times New Roman"/>
        </w:rPr>
      </w:pPr>
      <w:r w:rsidRPr="0039004D">
        <w:rPr>
          <w:rFonts w:cs="Times New Roman"/>
          <w:lang w:val="es-ES"/>
        </w:rPr>
        <w:t xml:space="preserve">Todos los entrevistados contestaron que compartirían esta herramienta en caso de ser desarrollada y dijeron que les gustaría poder ver ejemplos de casos que fueron resueltos a favor del ciudadano y cuál fue la solución de estos reclamos,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4593E60D" w14:textId="77777777" w:rsidR="00E77F1B" w:rsidRPr="0039004D" w:rsidRDefault="00E77F1B" w:rsidP="00703434">
      <w:pPr>
        <w:spacing w:line="360" w:lineRule="auto"/>
        <w:jc w:val="both"/>
        <w:rPr>
          <w:rFonts w:cs="Times New Roman"/>
        </w:rPr>
      </w:pPr>
    </w:p>
    <w:p w14:paraId="0F5EA4FA" w14:textId="04E19A6A" w:rsidR="00172F6D" w:rsidRPr="00FC02F0" w:rsidRDefault="00E77F1B" w:rsidP="00FC02F0">
      <w:pPr>
        <w:spacing w:line="360" w:lineRule="auto"/>
        <w:jc w:val="both"/>
        <w:rPr>
          <w:rFonts w:cs="Times New Roman"/>
        </w:rPr>
      </w:pPr>
      <w:r w:rsidRPr="0039004D">
        <w:rPr>
          <w:rFonts w:cs="Times New Roman"/>
        </w:rPr>
        <w:t xml:space="preserve">Finalmente, consideraron que esta herramienta informática serviría mucho para que el tema de los reclamos en el sector salud sea conocido por la población y que debe dársele la importancia necesaria a los reclamos ya que sienten que dentro de las IPRESS tienen un rol que podría mejorar. </w:t>
      </w:r>
    </w:p>
    <w:p w14:paraId="694B53E0" w14:textId="77777777" w:rsidR="00A0375B" w:rsidRDefault="00A0375B" w:rsidP="00EA0533">
      <w:pPr>
        <w:spacing w:line="360" w:lineRule="auto"/>
        <w:rPr>
          <w:rFonts w:cs="Times New Roman"/>
          <w:u w:val="single"/>
        </w:rPr>
      </w:pPr>
    </w:p>
    <w:p w14:paraId="5DED849C" w14:textId="77777777" w:rsidR="00FC02F0" w:rsidRDefault="00FC02F0" w:rsidP="00EA0533">
      <w:pPr>
        <w:spacing w:line="360" w:lineRule="auto"/>
        <w:rPr>
          <w:rFonts w:cs="Times New Roman"/>
          <w:u w:val="single"/>
        </w:rPr>
      </w:pPr>
    </w:p>
    <w:p w14:paraId="7C054609" w14:textId="77777777" w:rsidR="00FC02F0" w:rsidRDefault="00FC02F0" w:rsidP="00EA0533">
      <w:pPr>
        <w:spacing w:line="360" w:lineRule="auto"/>
        <w:rPr>
          <w:rFonts w:cs="Times New Roman"/>
          <w:u w:val="single"/>
        </w:rPr>
      </w:pPr>
    </w:p>
    <w:p w14:paraId="715CC0A7" w14:textId="77777777" w:rsidR="00FC02F0" w:rsidRDefault="00FC02F0" w:rsidP="00EA0533">
      <w:pPr>
        <w:spacing w:line="360" w:lineRule="auto"/>
        <w:rPr>
          <w:rFonts w:cs="Times New Roman"/>
          <w:u w:val="single"/>
        </w:rPr>
      </w:pPr>
    </w:p>
    <w:p w14:paraId="0E57AA67" w14:textId="77777777" w:rsidR="00FC02F0" w:rsidRDefault="00FC02F0" w:rsidP="00EA0533">
      <w:pPr>
        <w:spacing w:line="360" w:lineRule="auto"/>
        <w:rPr>
          <w:rFonts w:cs="Times New Roman"/>
          <w:u w:val="single"/>
        </w:rPr>
      </w:pPr>
    </w:p>
    <w:p w14:paraId="5430DBE7" w14:textId="77777777" w:rsidR="00FC02F0" w:rsidRDefault="00FC02F0" w:rsidP="00EA0533">
      <w:pPr>
        <w:spacing w:line="360" w:lineRule="auto"/>
        <w:rPr>
          <w:rFonts w:cs="Times New Roman"/>
          <w:u w:val="single"/>
        </w:rPr>
      </w:pPr>
    </w:p>
    <w:p w14:paraId="71710661" w14:textId="77777777" w:rsidR="00FC02F0" w:rsidRDefault="00FC02F0" w:rsidP="00EA0533">
      <w:pPr>
        <w:spacing w:line="360" w:lineRule="auto"/>
        <w:rPr>
          <w:rFonts w:cs="Times New Roman"/>
          <w:u w:val="single"/>
        </w:rPr>
      </w:pPr>
    </w:p>
    <w:p w14:paraId="180EB2CC" w14:textId="77777777" w:rsidR="00FC02F0" w:rsidRDefault="00FC02F0" w:rsidP="00EA0533">
      <w:pPr>
        <w:spacing w:line="360" w:lineRule="auto"/>
        <w:rPr>
          <w:rFonts w:cs="Times New Roman"/>
          <w:u w:val="single"/>
        </w:rPr>
      </w:pPr>
    </w:p>
    <w:p w14:paraId="09DD9AFC" w14:textId="4DCC0C57" w:rsidR="00A0375B" w:rsidRPr="00FC02F0" w:rsidRDefault="00A0375B" w:rsidP="004210F8">
      <w:pPr>
        <w:pStyle w:val="Ttulo3"/>
        <w:numPr>
          <w:ilvl w:val="1"/>
          <w:numId w:val="34"/>
        </w:numPr>
      </w:pPr>
      <w:r>
        <w:lastRenderedPageBreak/>
        <w:t>Tabla de hallazgos resaltantes</w:t>
      </w:r>
      <w:r w:rsidR="001C33EF">
        <w:t xml:space="preserve"> </w:t>
      </w:r>
    </w:p>
    <w:p w14:paraId="2EE6D981" w14:textId="0914429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6932F790"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1FF03BCE" w14:textId="77777777" w:rsidTr="000E179A">
        <w:trPr>
          <w:trHeight w:val="865"/>
        </w:trPr>
        <w:tc>
          <w:tcPr>
            <w:tcW w:w="1736" w:type="dxa"/>
          </w:tcPr>
          <w:p w14:paraId="63503703" w14:textId="77777777" w:rsidR="00EA0533" w:rsidRPr="0039004D" w:rsidRDefault="00EA0533" w:rsidP="00EA0533">
            <w:pPr>
              <w:spacing w:line="360" w:lineRule="auto"/>
              <w:rPr>
                <w:rFonts w:cs="Times New Roman"/>
                <w:b/>
              </w:rPr>
            </w:pPr>
          </w:p>
        </w:tc>
        <w:tc>
          <w:tcPr>
            <w:tcW w:w="2526" w:type="dxa"/>
          </w:tcPr>
          <w:p w14:paraId="175B56EB" w14:textId="77777777" w:rsidR="00EA0533" w:rsidRPr="0039004D" w:rsidRDefault="00EA0533" w:rsidP="00EA0533">
            <w:pPr>
              <w:spacing w:line="360" w:lineRule="auto"/>
              <w:rPr>
                <w:rFonts w:cs="Times New Roman"/>
                <w:b/>
              </w:rPr>
            </w:pPr>
            <w:r w:rsidRPr="0039004D">
              <w:rPr>
                <w:rFonts w:cs="Times New Roman"/>
                <w:b/>
              </w:rPr>
              <w:t>Personal de SUSALUD</w:t>
            </w:r>
          </w:p>
        </w:tc>
        <w:tc>
          <w:tcPr>
            <w:tcW w:w="2118" w:type="dxa"/>
          </w:tcPr>
          <w:p w14:paraId="26222D45" w14:textId="045A5BB0" w:rsidR="00EA0533" w:rsidRPr="0039004D" w:rsidRDefault="00EA0533" w:rsidP="00EA0533">
            <w:pPr>
              <w:spacing w:line="360" w:lineRule="auto"/>
              <w:rPr>
                <w:rFonts w:cs="Times New Roman"/>
                <w:b/>
              </w:rPr>
            </w:pPr>
            <w:r w:rsidRPr="0039004D">
              <w:rPr>
                <w:rFonts w:cs="Times New Roman"/>
                <w:b/>
              </w:rPr>
              <w:t>Directores</w:t>
            </w:r>
            <w:r w:rsidR="00F935C7" w:rsidRPr="0039004D">
              <w:rPr>
                <w:rFonts w:cs="Times New Roman"/>
                <w:b/>
              </w:rPr>
              <w:t xml:space="preserve"> y Personal</w:t>
            </w:r>
            <w:r w:rsidRPr="0039004D">
              <w:rPr>
                <w:rFonts w:cs="Times New Roman"/>
                <w:b/>
              </w:rPr>
              <w:t xml:space="preserve"> de IPRESS</w:t>
            </w:r>
          </w:p>
        </w:tc>
        <w:tc>
          <w:tcPr>
            <w:tcW w:w="2108" w:type="dxa"/>
          </w:tcPr>
          <w:p w14:paraId="082F76E1" w14:textId="77777777" w:rsidR="00EA0533" w:rsidRPr="0039004D" w:rsidRDefault="00EA0533" w:rsidP="00EA0533">
            <w:pPr>
              <w:spacing w:line="360" w:lineRule="auto"/>
              <w:rPr>
                <w:rFonts w:cs="Times New Roman"/>
                <w:b/>
              </w:rPr>
            </w:pPr>
            <w:r w:rsidRPr="0039004D">
              <w:rPr>
                <w:rFonts w:cs="Times New Roman"/>
                <w:b/>
              </w:rPr>
              <w:t>Ciudadanos</w:t>
            </w:r>
          </w:p>
        </w:tc>
      </w:tr>
      <w:tr w:rsidR="00EA0533" w:rsidRPr="0039004D" w14:paraId="561DE773" w14:textId="77777777" w:rsidTr="000E179A">
        <w:tc>
          <w:tcPr>
            <w:tcW w:w="1736" w:type="dxa"/>
          </w:tcPr>
          <w:p w14:paraId="5E330BCD" w14:textId="77777777" w:rsidR="00EA0533" w:rsidRPr="0039004D" w:rsidRDefault="00EA0533" w:rsidP="008E39D3">
            <w:pPr>
              <w:spacing w:line="360" w:lineRule="auto"/>
              <w:rPr>
                <w:rFonts w:cs="Times New Roman"/>
                <w:b/>
              </w:rPr>
            </w:pPr>
            <w:r w:rsidRPr="0039004D">
              <w:rPr>
                <w:rFonts w:cs="Times New Roman"/>
                <w:b/>
              </w:rPr>
              <w:t>Objetivos a cumplir</w:t>
            </w:r>
          </w:p>
        </w:tc>
        <w:tc>
          <w:tcPr>
            <w:tcW w:w="2526" w:type="dxa"/>
          </w:tcPr>
          <w:p w14:paraId="675899A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Educación de la población sobre el tema de reclamos y quejas</w:t>
            </w:r>
          </w:p>
          <w:p w14:paraId="4D0A8D61"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Desmitificar el reclamo</w:t>
            </w:r>
          </w:p>
          <w:p w14:paraId="28DE9E8D"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Que los gestores den propuestas de mejora</w:t>
            </w:r>
          </w:p>
          <w:p w14:paraId="7F7558AB"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53D782F8"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ejore la comunicación entre paciente e IPRESS</w:t>
            </w:r>
          </w:p>
          <w:p w14:paraId="0DC83ED6"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ejorar la capacidad resolutiva de las IPRESS ante los reclamos</w:t>
            </w:r>
          </w:p>
        </w:tc>
        <w:tc>
          <w:tcPr>
            <w:tcW w:w="2118" w:type="dxa"/>
          </w:tcPr>
          <w:p w14:paraId="561F49F1"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 xml:space="preserve">Ingresar reclamos e indicar pasos </w:t>
            </w:r>
            <w:r w:rsidR="008E39D3" w:rsidRPr="0039004D">
              <w:rPr>
                <w:rFonts w:cs="Times New Roman"/>
              </w:rPr>
              <w:t>realizados buscando resolverlos.</w:t>
            </w:r>
          </w:p>
          <w:p w14:paraId="09649738" w14:textId="77777777" w:rsidR="00EA0533" w:rsidRPr="0039004D" w:rsidRDefault="008E39D3" w:rsidP="004210F8">
            <w:pPr>
              <w:pStyle w:val="Prrafodelista"/>
              <w:numPr>
                <w:ilvl w:val="0"/>
                <w:numId w:val="21"/>
              </w:numPr>
              <w:spacing w:line="360" w:lineRule="auto"/>
              <w:rPr>
                <w:rFonts w:cs="Times New Roman"/>
              </w:rPr>
            </w:pPr>
            <w:r w:rsidRPr="0039004D">
              <w:rPr>
                <w:rFonts w:cs="Times New Roman"/>
              </w:rPr>
              <w:t>Ver p</w:t>
            </w:r>
            <w:r w:rsidR="00EA0533" w:rsidRPr="0039004D">
              <w:rPr>
                <w:rFonts w:cs="Times New Roman"/>
              </w:rPr>
              <w:t xml:space="preserve">arte estadística </w:t>
            </w:r>
            <w:r w:rsidRPr="0039004D">
              <w:rPr>
                <w:rFonts w:cs="Times New Roman"/>
              </w:rPr>
              <w:t xml:space="preserve">con información </w:t>
            </w:r>
            <w:r w:rsidR="00EA0533" w:rsidRPr="0039004D">
              <w:rPr>
                <w:rFonts w:cs="Times New Roman"/>
              </w:rPr>
              <w:t>y cuadros con información para tomar decisiones</w:t>
            </w:r>
            <w:r w:rsidRPr="0039004D">
              <w:rPr>
                <w:rFonts w:cs="Times New Roman"/>
              </w:rPr>
              <w:t xml:space="preserve"> de gestión</w:t>
            </w:r>
          </w:p>
          <w:p w14:paraId="7309EBB3" w14:textId="77777777" w:rsidR="00EA0533" w:rsidRPr="0039004D" w:rsidRDefault="00EA0533" w:rsidP="008E39D3">
            <w:pPr>
              <w:spacing w:line="360" w:lineRule="auto"/>
              <w:rPr>
                <w:rFonts w:cs="Times New Roman"/>
              </w:rPr>
            </w:pPr>
          </w:p>
        </w:tc>
        <w:tc>
          <w:tcPr>
            <w:tcW w:w="2108" w:type="dxa"/>
          </w:tcPr>
          <w:p w14:paraId="5EA4203F"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5975F238"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 xml:space="preserve">Tomar decisiones sobre donde irse a atender basándose en los reclamos presentados anteriormente. </w:t>
            </w:r>
          </w:p>
          <w:p w14:paraId="1CDA2650"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77FC87FA"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Recibir confirmación de reclamo.</w:t>
            </w:r>
          </w:p>
          <w:p w14:paraId="2DF97583" w14:textId="77777777" w:rsidR="00EA0533" w:rsidRPr="0039004D" w:rsidRDefault="00EA0533" w:rsidP="008E39D3">
            <w:pPr>
              <w:spacing w:line="360" w:lineRule="auto"/>
              <w:rPr>
                <w:rFonts w:cs="Times New Roman"/>
              </w:rPr>
            </w:pPr>
          </w:p>
        </w:tc>
      </w:tr>
      <w:tr w:rsidR="00EA0533" w:rsidRPr="0039004D" w14:paraId="6AE31466" w14:textId="77777777" w:rsidTr="000E179A">
        <w:tc>
          <w:tcPr>
            <w:tcW w:w="1736" w:type="dxa"/>
          </w:tcPr>
          <w:p w14:paraId="5444FDD8" w14:textId="77777777" w:rsidR="00EA0533" w:rsidRPr="0039004D" w:rsidRDefault="00EA0533" w:rsidP="008E39D3">
            <w:pPr>
              <w:spacing w:line="360" w:lineRule="auto"/>
              <w:rPr>
                <w:rFonts w:cs="Times New Roman"/>
                <w:b/>
              </w:rPr>
            </w:pPr>
            <w:r w:rsidRPr="0039004D">
              <w:rPr>
                <w:rFonts w:cs="Times New Roman"/>
                <w:b/>
              </w:rPr>
              <w:t>Desafíos y Limitaciones</w:t>
            </w:r>
          </w:p>
        </w:tc>
        <w:tc>
          <w:tcPr>
            <w:tcW w:w="2526" w:type="dxa"/>
          </w:tcPr>
          <w:p w14:paraId="75CB23DA"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ala imagen del pasado</w:t>
            </w:r>
          </w:p>
          <w:p w14:paraId="0D2B60FA"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lastRenderedPageBreak/>
              <w:t>Tiempo muy extenso para dar solución a reclamos</w:t>
            </w:r>
          </w:p>
          <w:p w14:paraId="5434172F"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No todas las IPRESS están informatizadas</w:t>
            </w:r>
          </w:p>
          <w:p w14:paraId="6D6A4109"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uchos hacen solo cambios cosméticos</w:t>
            </w:r>
          </w:p>
          <w:p w14:paraId="204DE3BE"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6726B208"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5288DE15" w14:textId="77777777" w:rsidR="00EA0533" w:rsidRPr="0039004D" w:rsidRDefault="008E39D3" w:rsidP="004210F8">
            <w:pPr>
              <w:pStyle w:val="Prrafodelista"/>
              <w:numPr>
                <w:ilvl w:val="0"/>
                <w:numId w:val="21"/>
              </w:numPr>
              <w:spacing w:line="360" w:lineRule="auto"/>
              <w:rPr>
                <w:rFonts w:cs="Times New Roman"/>
              </w:rPr>
            </w:pPr>
            <w:r w:rsidRPr="0039004D">
              <w:rPr>
                <w:rFonts w:cs="Times New Roman"/>
              </w:rPr>
              <w:lastRenderedPageBreak/>
              <w:t>Imagen de SUSALUD no es bien recibida</w:t>
            </w:r>
          </w:p>
          <w:p w14:paraId="67BCAB29"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lastRenderedPageBreak/>
              <w:t>Flujo de reclamos en una sola vía</w:t>
            </w:r>
          </w:p>
          <w:p w14:paraId="4BFF3470"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Brechas generacionales del personal</w:t>
            </w:r>
          </w:p>
          <w:p w14:paraId="188B7FC9"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Problemas de presupuesto</w:t>
            </w:r>
          </w:p>
          <w:p w14:paraId="3AB2065B"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Problemas de Infraestructura e insumos</w:t>
            </w:r>
          </w:p>
          <w:p w14:paraId="5AAA9DB5"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en adquisición de insumos</w:t>
            </w:r>
          </w:p>
          <w:p w14:paraId="5E7121FD" w14:textId="77777777" w:rsidR="00EA0533" w:rsidRPr="0039004D" w:rsidRDefault="00EA0533" w:rsidP="008E39D3">
            <w:pPr>
              <w:spacing w:line="360" w:lineRule="auto"/>
              <w:rPr>
                <w:rFonts w:cs="Times New Roman"/>
              </w:rPr>
            </w:pPr>
          </w:p>
        </w:tc>
        <w:tc>
          <w:tcPr>
            <w:tcW w:w="2108" w:type="dxa"/>
          </w:tcPr>
          <w:p w14:paraId="3531BCB4"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lastRenderedPageBreak/>
              <w:t>Gente no digital</w:t>
            </w:r>
          </w:p>
          <w:p w14:paraId="50211E68"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Personas no letradas</w:t>
            </w:r>
          </w:p>
          <w:p w14:paraId="21984D88" w14:textId="77777777" w:rsidR="00EA0533" w:rsidRPr="0039004D" w:rsidRDefault="00EA0533" w:rsidP="008E39D3">
            <w:pPr>
              <w:spacing w:line="360" w:lineRule="auto"/>
              <w:rPr>
                <w:rFonts w:cs="Times New Roman"/>
              </w:rPr>
            </w:pPr>
          </w:p>
        </w:tc>
      </w:tr>
    </w:tbl>
    <w:p w14:paraId="24927D86" w14:textId="39F65A44" w:rsidR="00EA0533" w:rsidRPr="0039004D" w:rsidRDefault="000E179A" w:rsidP="000E179A">
      <w:pPr>
        <w:spacing w:line="360" w:lineRule="auto"/>
        <w:jc w:val="center"/>
        <w:rPr>
          <w:rFonts w:cs="Times New Roman"/>
        </w:rPr>
      </w:pPr>
      <w:r w:rsidRPr="0039004D">
        <w:rPr>
          <w:rFonts w:cs="Times New Roman"/>
        </w:rPr>
        <w:lastRenderedPageBreak/>
        <w:t xml:space="preserve">Tabla Nº 1. Tabla de </w:t>
      </w:r>
      <w:r w:rsidR="00A0375B">
        <w:rPr>
          <w:rFonts w:cs="Times New Roman"/>
        </w:rPr>
        <w:t xml:space="preserve">hallazgos resaltantes </w:t>
      </w:r>
      <w:r w:rsidRPr="0039004D">
        <w:rPr>
          <w:rFonts w:cs="Times New Roman"/>
        </w:rPr>
        <w:t>por tipo de usuario.</w:t>
      </w:r>
    </w:p>
    <w:p w14:paraId="29990E4E" w14:textId="77777777" w:rsidR="00A0375B" w:rsidRDefault="00A0375B" w:rsidP="000E179A">
      <w:pPr>
        <w:spacing w:line="360" w:lineRule="auto"/>
        <w:jc w:val="both"/>
        <w:rPr>
          <w:rFonts w:cs="Times New Roman"/>
        </w:rPr>
      </w:pPr>
    </w:p>
    <w:p w14:paraId="4429F508" w14:textId="18AA0342" w:rsidR="00820042" w:rsidRPr="00820042" w:rsidRDefault="00820042" w:rsidP="000E179A">
      <w:pPr>
        <w:spacing w:line="360" w:lineRule="auto"/>
        <w:jc w:val="both"/>
        <w:rPr>
          <w:rFonts w:cs="Times New Roman"/>
          <w:u w:val="single"/>
        </w:rPr>
      </w:pPr>
      <w:r w:rsidRPr="00820042">
        <w:rPr>
          <w:rFonts w:cs="Times New Roman"/>
          <w:u w:val="single"/>
        </w:rPr>
        <w:t>Tabla de requerimientos</w:t>
      </w:r>
    </w:p>
    <w:p w14:paraId="139ECB80" w14:textId="77777777" w:rsidR="00820042" w:rsidRDefault="00820042" w:rsidP="000E179A">
      <w:pPr>
        <w:spacing w:line="360" w:lineRule="auto"/>
        <w:jc w:val="both"/>
        <w:rPr>
          <w:rFonts w:cs="Times New Roman"/>
        </w:rPr>
      </w:pPr>
    </w:p>
    <w:p w14:paraId="1CD3B19A" w14:textId="00C6B612" w:rsidR="00820042" w:rsidRDefault="00820042" w:rsidP="000E179A">
      <w:pPr>
        <w:spacing w:line="360" w:lineRule="auto"/>
        <w:jc w:val="both"/>
        <w:rPr>
          <w:rFonts w:cs="Times New Roman"/>
        </w:rPr>
      </w:pPr>
      <w:r w:rsidRPr="0039004D">
        <w:rPr>
          <w:rFonts w:cs="Times New Roman"/>
        </w:rPr>
        <w:t xml:space="preserve">Conociendo por qué y para que los usuarios sentían que tenían cierta necesidad se realizó un reconocimiento de necesidades que podían conseguirse mediante el uso de un sistema informático de gestión de reclamos, se eliminaron 3 de estas necesidades por </w:t>
      </w:r>
      <w:r w:rsidR="00FC02F0">
        <w:rPr>
          <w:rFonts w:cs="Times New Roman"/>
        </w:rPr>
        <w:t>no estar en las competencias del estudio</w:t>
      </w:r>
      <w:r w:rsidRPr="0039004D">
        <w:rPr>
          <w:rFonts w:cs="Times New Roman"/>
        </w:rPr>
        <w:t>, de cambios burocráticos dentro de la institución o de capacitación una vez se encontrará implementado el sistema. Posteriormente, se pasó a encontrar necesidades similares entre los distintos tipos de usuario, encontrándose 35 necesidades que se repetían entre los distintos tipos de usuario. De ellas, se identificaron 11 requerimientos que podían resolver las 35 necesidades y se identificó 1 requerimiento por cada una de las 20 necesidades restantes. Se obtuvo una tabla de requerimientos de un total de 31 requerimientos, a los cuales se les dio un ranking de prioridad siento “1” por prioridad baja, “2” por prioridad media y “3” por prioridad alta.</w:t>
      </w:r>
    </w:p>
    <w:p w14:paraId="4D4BCA8D" w14:textId="77777777" w:rsidR="00820042" w:rsidRDefault="00820042" w:rsidP="000E179A">
      <w:pPr>
        <w:spacing w:line="360" w:lineRule="auto"/>
        <w:jc w:val="both"/>
        <w:rPr>
          <w:rFonts w:cs="Times New Roman"/>
        </w:rPr>
      </w:pPr>
    </w:p>
    <w:p w14:paraId="4BB87224" w14:textId="7DFFB128" w:rsidR="001C33EF" w:rsidRDefault="001C33EF" w:rsidP="000E179A">
      <w:pPr>
        <w:spacing w:line="360" w:lineRule="auto"/>
        <w:jc w:val="both"/>
        <w:rPr>
          <w:rFonts w:cs="Times New Roman"/>
        </w:rPr>
      </w:pPr>
      <w:r>
        <w:rPr>
          <w:rFonts w:cs="Times New Roman"/>
        </w:rPr>
        <w:lastRenderedPageBreak/>
        <w:t xml:space="preserve">La tabla de requerimientos encontrados por tipo de usuario y comunes, se encuentra en el </w:t>
      </w:r>
      <w:r w:rsidRPr="00FC02F0">
        <w:rPr>
          <w:rFonts w:cs="Times New Roman"/>
        </w:rPr>
        <w:t>Anexo 5: Tabla de requerimientos.</w:t>
      </w:r>
    </w:p>
    <w:p w14:paraId="7824BA2E" w14:textId="77777777" w:rsidR="001C33EF" w:rsidRDefault="001C33EF" w:rsidP="000E179A">
      <w:pPr>
        <w:spacing w:line="360" w:lineRule="auto"/>
        <w:jc w:val="both"/>
        <w:rPr>
          <w:rFonts w:cs="Times New Roman"/>
        </w:rPr>
      </w:pPr>
    </w:p>
    <w:p w14:paraId="7F6AD45E" w14:textId="4C69E2C6" w:rsidR="002B7590" w:rsidRDefault="00D8310C" w:rsidP="000E179A">
      <w:pPr>
        <w:spacing w:line="360" w:lineRule="auto"/>
        <w:jc w:val="both"/>
        <w:rPr>
          <w:rFonts w:cs="Times New Roman"/>
        </w:rPr>
      </w:pPr>
      <w:r w:rsidRPr="0039004D">
        <w:rPr>
          <w:rFonts w:cs="Times New Roman"/>
        </w:rPr>
        <w:t>Al finalizar la etapa de análisis de necesidades y requerimientos, se vio necesario</w:t>
      </w:r>
      <w:r w:rsidR="006F4488" w:rsidRPr="0039004D">
        <w:rPr>
          <w:rFonts w:cs="Times New Roman"/>
        </w:rPr>
        <w:t xml:space="preserve"> continuar con el modelo de Solicitudes anteriormente planteado por SUSALUD. Con el modelo de solicitudes, se iban a poder recibir tanto reclamos, 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7477FACE" w14:textId="77777777" w:rsidR="00A04522" w:rsidRDefault="00A04522" w:rsidP="000E179A">
      <w:pPr>
        <w:spacing w:line="360" w:lineRule="auto"/>
        <w:jc w:val="both"/>
        <w:rPr>
          <w:rFonts w:cs="Times New Roman"/>
        </w:rPr>
      </w:pPr>
    </w:p>
    <w:p w14:paraId="2A73E38D" w14:textId="6E06F5AF" w:rsidR="00A04522" w:rsidRPr="00A04522" w:rsidRDefault="00A04522" w:rsidP="004210F8">
      <w:pPr>
        <w:pStyle w:val="Ttulo3"/>
        <w:numPr>
          <w:ilvl w:val="1"/>
          <w:numId w:val="35"/>
        </w:numPr>
      </w:pPr>
      <w:r>
        <w:t>Reclasificación de la Tabla de Clasificación de Reclamos</w:t>
      </w:r>
    </w:p>
    <w:p w14:paraId="498BEA3B" w14:textId="17A5BFDD" w:rsidR="00A04522" w:rsidRDefault="00A04522" w:rsidP="00A04522">
      <w:pPr>
        <w:spacing w:line="360" w:lineRule="auto"/>
        <w:jc w:val="both"/>
        <w:rPr>
          <w:rFonts w:cs="Times New Roman"/>
        </w:rPr>
      </w:pPr>
      <w:r>
        <w:rPr>
          <w:rFonts w:cs="Times New Roman"/>
        </w:rPr>
        <w:t>Para realizar la reclasificación de la tabla de clasificación de reclamos, l</w:t>
      </w:r>
      <w:r w:rsidR="00B36961" w:rsidRPr="0039004D">
        <w:rPr>
          <w:rFonts w:cs="Times New Roman"/>
        </w:rPr>
        <w:t>o primero que se hizo fue revisar</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 tipos de reclamo</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S se hizo una depuración inicial con el enfoqu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BD17E8" w:rsidRPr="0039004D">
        <w:rPr>
          <w:rFonts w:cs="Times New Roman"/>
        </w:rPr>
        <w:t>Los pasos siguientes fueron realizados por una persona experta en el tema de reclamos de IPRESS, a esta persona se le entrego 45 tarjetas escritos con los tipos de reclamos anteriormente encontrados y se le pidió agruparlo en la manera que viera conveniente por similitud de reclamos. A esta persona experta se le dio la posibilidad de separar las tarjetas que consideraba que no eran un tipo de reclamo valido</w:t>
      </w:r>
      <w:r w:rsidR="009C17A7" w:rsidRPr="0039004D">
        <w:rPr>
          <w:rFonts w:cs="Times New Roman"/>
        </w:rPr>
        <w:t xml:space="preserve"> y agregar nuevos tipos de reclamos que consideraba faltantes</w:t>
      </w:r>
      <w:r w:rsidR="007C2197" w:rsidRPr="0039004D">
        <w:rPr>
          <w:rFonts w:cs="Times New Roman"/>
        </w:rPr>
        <w:t xml:space="preserve">. Luego que la persona experta realizara su organización y revisión de las categorías que creo, se le pidió que colocará un título a cada categoría y revisara los tipos de reclamos contenidos en cada categoría para poder encontrar posibles cambios en la organización. </w:t>
      </w:r>
      <w:r w:rsidR="009C17A7" w:rsidRPr="0039004D">
        <w:rPr>
          <w:rFonts w:cs="Times New Roman"/>
        </w:rPr>
        <w:t>El procedimiento que realizó la persona experta fue el siguiente, c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 de reclamos que consideraba que podían ser agrupados en tipos de reclamos que ya se encontraban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 xml:space="preserve">Al finalizar esta dinámica, se obtuvieron en total 10 categorías diferentes que contenían un total de 46 tarjetas.  Esta </w:t>
      </w:r>
      <w:r w:rsidR="00F935C7" w:rsidRPr="0039004D">
        <w:rPr>
          <w:rFonts w:cs="Times New Roman"/>
        </w:rPr>
        <w:lastRenderedPageBreak/>
        <w:t>organización planteada por la primera persona experta en reclamos posibles en IPRESS fue mostrada a los siguientes entrevistados que cumplieran con el rol de Directores y Personal de IPRESS y Personal de SUSALUD, cada entrevistado reviso la organización planteada y se le dio la posibilidad de hacer cambios y agregar tipos de reclamos en ella para que se tuviera una versión mejorada de la clasificación de reclamos</w:t>
      </w:r>
      <w:r w:rsidR="00515F83" w:rsidRPr="0039004D">
        <w:rPr>
          <w:rFonts w:cs="Times New Roman"/>
        </w:rPr>
        <w:t>, luego esta versión mejorada se le dio al siguiente entrevistado que cumpliera alguno de los roles antes especificados para que lo mejorará y así sucesivamente.</w:t>
      </w:r>
      <w:r w:rsidR="00731C4C" w:rsidRPr="0039004D">
        <w:rPr>
          <w:rFonts w:cs="Times New Roman"/>
        </w:rPr>
        <w:t xml:space="preserve"> </w:t>
      </w:r>
    </w:p>
    <w:p w14:paraId="4CBE4060" w14:textId="77777777" w:rsidR="00A04522" w:rsidRDefault="00A04522" w:rsidP="00A04522">
      <w:pPr>
        <w:spacing w:line="360" w:lineRule="auto"/>
        <w:jc w:val="both"/>
        <w:rPr>
          <w:rFonts w:cs="Times New Roman"/>
        </w:rPr>
      </w:pPr>
    </w:p>
    <w:p w14:paraId="1C0C38FB" w14:textId="1BF2B925" w:rsidR="00A04522" w:rsidRDefault="00A04522" w:rsidP="004210F8">
      <w:pPr>
        <w:pStyle w:val="Ttulo2"/>
        <w:numPr>
          <w:ilvl w:val="0"/>
          <w:numId w:val="30"/>
        </w:numPr>
        <w:spacing w:line="360" w:lineRule="auto"/>
        <w:rPr>
          <w:b w:val="0"/>
        </w:rPr>
      </w:pPr>
      <w:r w:rsidRPr="00A04522">
        <w:rPr>
          <w:b w:val="0"/>
        </w:rPr>
        <w:t>Fase de Diseño</w:t>
      </w:r>
    </w:p>
    <w:p w14:paraId="6DDCC559" w14:textId="77777777" w:rsidR="00A04522" w:rsidRPr="00A04522" w:rsidRDefault="00A04522" w:rsidP="00A04522">
      <w:pPr>
        <w:spacing w:line="360" w:lineRule="auto"/>
      </w:pPr>
    </w:p>
    <w:p w14:paraId="0B07C5E4" w14:textId="324F996E" w:rsidR="007A411A" w:rsidRPr="0039004D" w:rsidRDefault="008B5507" w:rsidP="00A04522">
      <w:pPr>
        <w:spacing w:line="360" w:lineRule="auto"/>
        <w:jc w:val="both"/>
        <w:rPr>
          <w:rFonts w:cs="Times New Roman"/>
        </w:rPr>
      </w:pPr>
      <w:r w:rsidRPr="0039004D">
        <w:rPr>
          <w:rFonts w:cs="Times New Roman"/>
        </w:rPr>
        <w:t xml:space="preserve">Terminado todo el análisis de necesidades y requerimientos de usuarios, se </w:t>
      </w:r>
      <w:r w:rsidR="00A33669" w:rsidRPr="0039004D">
        <w:rPr>
          <w:rFonts w:cs="Times New Roman"/>
        </w:rPr>
        <w:t>continuó</w:t>
      </w:r>
      <w:r w:rsidRPr="0039004D">
        <w:rPr>
          <w:rFonts w:cs="Times New Roman"/>
        </w:rPr>
        <w:t xml:space="preserve"> a la etapa de diseño. E</w:t>
      </w:r>
      <w:r w:rsidR="00B83A44" w:rsidRPr="0039004D">
        <w:rPr>
          <w:rFonts w:cs="Times New Roman"/>
        </w:rPr>
        <w:t>n la etapa de d</w:t>
      </w:r>
      <w:r w:rsidR="00981790" w:rsidRPr="0039004D">
        <w:rPr>
          <w:rFonts w:cs="Times New Roman"/>
        </w:rPr>
        <w:t>is</w:t>
      </w:r>
      <w:r w:rsidR="008D3E42" w:rsidRPr="0039004D">
        <w:rPr>
          <w:rFonts w:cs="Times New Roman"/>
        </w:rPr>
        <w:t xml:space="preserve">eño p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de e</w:t>
      </w:r>
      <w:r w:rsidR="00C016D8" w:rsidRPr="0039004D">
        <w:rPr>
          <w:rFonts w:cs="Times New Roman"/>
        </w:rPr>
        <w:t xml:space="preserve">llos para encontrar el </w:t>
      </w:r>
      <w:r w:rsidR="007A411A" w:rsidRPr="0039004D">
        <w:rPr>
          <w:rFonts w:cs="Times New Roman"/>
        </w:rPr>
        <w:t>f</w:t>
      </w:r>
      <w:r w:rsidR="00362A81" w:rsidRPr="0039004D">
        <w:rPr>
          <w:rFonts w:cs="Times New Roman"/>
        </w:rPr>
        <w:t xml:space="preserve">lujo que se adaptaba a las necesidades encontradas por el investigador </w:t>
      </w:r>
      <w:r w:rsidR="002F25C8" w:rsidRPr="0039004D">
        <w:rPr>
          <w:rFonts w:cs="Times New Roman"/>
        </w:rPr>
        <w:t xml:space="preserve">d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B92B5C" w:rsidRPr="0039004D">
        <w:rPr>
          <w:rFonts w:cs="Times New Roman"/>
        </w:rPr>
        <w:t>ez que se tuvo los flujogramas d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en un principio,</w:t>
      </w:r>
      <w:r w:rsidR="00B92B5C" w:rsidRPr="0039004D">
        <w:rPr>
          <w:rFonts w:cs="Times New Roman"/>
        </w:rPr>
        <w:t xml:space="preserve"> en total </w:t>
      </w:r>
      <w:r w:rsidR="00D5095B" w:rsidRPr="0039004D">
        <w:rPr>
          <w:rFonts w:cs="Times New Roman"/>
        </w:rPr>
        <w:t xml:space="preserve">15 pantallas que iban a ser necesarias para </w:t>
      </w:r>
      <w:r w:rsidR="001F439D" w:rsidRPr="0039004D">
        <w:rPr>
          <w:rFonts w:cs="Times New Roman"/>
        </w:rPr>
        <w:t>cumplir las tareas de todos los tipos de usuarios. Se realizaron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que realizar, no todos los tipos de usuario van a poder acceder a las 15 pantallas creadas, se delimito que el acceso a las pantallas seria de la siguiente manera:</w:t>
      </w:r>
    </w:p>
    <w:p w14:paraId="646A306B" w14:textId="75BA625B"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7EE30BF0" w14:textId="4FC8581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35458840" w14:textId="45EE122B"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52774DBC" w14:textId="48D2F718" w:rsidR="00AD5B2F" w:rsidRDefault="00AD5B2F" w:rsidP="00AD5B2F">
      <w:pPr>
        <w:spacing w:line="360" w:lineRule="auto"/>
        <w:jc w:val="both"/>
        <w:rPr>
          <w:rFonts w:cs="Times New Roman"/>
        </w:rPr>
      </w:pPr>
      <w:r w:rsidRPr="0039004D">
        <w:rPr>
          <w:rFonts w:cs="Times New Roman"/>
        </w:rPr>
        <w:t>Una vez que se tenian determinadas las pantallas planteadas en un principio para cada tipo de usuario, se procedio a hacer los wireframes de ellas. En este paso se realizaron bocetos de una baja fidelidad</w:t>
      </w:r>
      <w:r w:rsidR="00CB5E5D" w:rsidRPr="0039004D">
        <w:rPr>
          <w:rFonts w:cs="Times New Roman"/>
        </w:rPr>
        <w:t xml:space="preserve"> en lápiz y papel</w:t>
      </w:r>
      <w:r w:rsidRPr="0039004D">
        <w:rPr>
          <w:rFonts w:cs="Times New Roman"/>
        </w:rPr>
        <w:t xml:space="preserve"> que representaban</w:t>
      </w:r>
      <w:r w:rsidR="00BA2FA0" w:rsidRPr="0039004D">
        <w:rPr>
          <w:rFonts w:cs="Times New Roman"/>
        </w:rPr>
        <w:t xml:space="preserve"> los elementos que estarían presentes en cada pantalla y su posible ubicación. Con estos bocetos se buscó </w:t>
      </w:r>
      <w:r w:rsidR="00BA2FA0" w:rsidRPr="0039004D">
        <w:rPr>
          <w:rFonts w:cs="Times New Roman"/>
        </w:rPr>
        <w:lastRenderedPageBreak/>
        <w:t xml:space="preserve">una manera sencilla de colocar los elementos necesarios de cada pantalla y que fueran consistentes en todas las pantallas del mismo tipo. </w:t>
      </w:r>
      <w:r w:rsidR="00CB5E5D"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06BB8193" w14:textId="77777777" w:rsidR="00F609A6" w:rsidRPr="0039004D" w:rsidRDefault="00F609A6" w:rsidP="00AD5B2F">
      <w:pPr>
        <w:spacing w:line="360" w:lineRule="auto"/>
        <w:jc w:val="both"/>
        <w:rPr>
          <w:rFonts w:cs="Times New Roman"/>
        </w:rPr>
      </w:pPr>
      <w:bookmarkStart w:id="40" w:name="_GoBack"/>
      <w:bookmarkEnd w:id="40"/>
    </w:p>
    <w:p w14:paraId="46F68028" w14:textId="1DDB2900" w:rsidR="00203952" w:rsidRPr="0039004D" w:rsidRDefault="00CB5E5D" w:rsidP="00AD5B2F">
      <w:pPr>
        <w:spacing w:line="360" w:lineRule="auto"/>
        <w:jc w:val="both"/>
        <w:rPr>
          <w:rFonts w:cs="Times New Roman"/>
        </w:rPr>
      </w:pPr>
      <w:r w:rsidRPr="0039004D">
        <w:rPr>
          <w:rFonts w:cs="Times New Roman"/>
        </w:rPr>
        <w:t xml:space="preserve">Con los bocetos en papel realizados, se </w:t>
      </w:r>
      <w:r w:rsidR="005E5321" w:rsidRPr="0039004D">
        <w:rPr>
          <w:rFonts w:cs="Times New Roman"/>
        </w:rPr>
        <w:t>procedió</w:t>
      </w:r>
      <w:r w:rsidRPr="0039004D">
        <w:rPr>
          <w:rFonts w:cs="Times New Roman"/>
        </w:rPr>
        <w:t xml:space="preserve"> a hacer los prototipos funcionales en el programa Axure RP 8.</w:t>
      </w:r>
      <w:r w:rsidR="006B081E">
        <w:rPr>
          <w:rFonts w:cs="Times New Roman"/>
        </w:rPr>
        <w:t xml:space="preserve"> Para ello</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51AA20DC" w14:textId="77777777" w:rsidR="00F609A6" w:rsidRDefault="00F609A6" w:rsidP="00F6143B">
      <w:pPr>
        <w:spacing w:line="360" w:lineRule="auto"/>
        <w:jc w:val="both"/>
        <w:rPr>
          <w:rFonts w:cs="Times New Roman"/>
        </w:rPr>
      </w:pPr>
    </w:p>
    <w:p w14:paraId="5FF229B4" w14:textId="4916D54A" w:rsidR="00F6143B" w:rsidRPr="0039004D" w:rsidRDefault="00F6143B" w:rsidP="00F6143B">
      <w:pPr>
        <w:spacing w:line="360" w:lineRule="auto"/>
        <w:jc w:val="both"/>
      </w:pPr>
      <w:r w:rsidRPr="0039004D">
        <w:t>A cada usuario se le dio a resolver las tareas dependiendo de su tipo de usuario</w:t>
      </w:r>
      <w:r w:rsidR="006F4488" w:rsidRPr="0039004D">
        <w:t xml:space="preserve"> y se observará como es que ellos resolverían la pregunta dada para determinar si la forma en </w:t>
      </w:r>
      <w:r w:rsidR="006B081E" w:rsidRPr="0039004D">
        <w:t>cómo</w:t>
      </w:r>
      <w:r w:rsidR="006F4488" w:rsidRPr="0039004D">
        <w:t xml:space="preserve"> se pensó orig</w:t>
      </w:r>
      <w:r w:rsidRPr="0039004D">
        <w:t xml:space="preserve">inalmente el sistema </w:t>
      </w:r>
      <w:r w:rsidR="006508E1" w:rsidRPr="0039004D">
        <w:t>correspondía</w:t>
      </w:r>
      <w:r w:rsidR="006F4488" w:rsidRPr="0039004D">
        <w:t xml:space="preserve"> al modelo mental que tienen los usuarios sobre él</w:t>
      </w:r>
      <w:r w:rsidRPr="0039004D">
        <w:t xml:space="preserve">. Si se encontraban diferencias en </w:t>
      </w:r>
      <w:r w:rsidR="006508E1" w:rsidRPr="0039004D">
        <w:t>cómo</w:t>
      </w:r>
      <w:r w:rsidRPr="0039004D">
        <w:t xml:space="preserve"> o donde buscaría cada tipo de usuario información con lo planteado con el investigador, el rediseño de esa parte del prototipo era necesario.</w:t>
      </w:r>
      <w:r w:rsidR="00BD00DA" w:rsidRPr="0039004D">
        <w:t xml:space="preserve"> </w:t>
      </w:r>
    </w:p>
    <w:p w14:paraId="59835B01" w14:textId="77777777" w:rsidR="00A12DD0" w:rsidRPr="0039004D" w:rsidRDefault="00A12DD0" w:rsidP="00262D6E">
      <w:pPr>
        <w:pStyle w:val="Ttulo1"/>
        <w:spacing w:line="360" w:lineRule="auto"/>
        <w:rPr>
          <w:rFonts w:cs="Times New Roman"/>
          <w:szCs w:val="24"/>
        </w:rPr>
      </w:pPr>
      <w:bookmarkStart w:id="41" w:name="_Toc508100448"/>
      <w:r w:rsidRPr="0039004D">
        <w:rPr>
          <w:rFonts w:cs="Times New Roman"/>
          <w:szCs w:val="24"/>
        </w:rPr>
        <w:lastRenderedPageBreak/>
        <w:t>Discusión</w:t>
      </w:r>
      <w:bookmarkEnd w:id="41"/>
    </w:p>
    <w:p w14:paraId="249881C7" w14:textId="77777777" w:rsidR="00FF28C7" w:rsidRPr="0039004D" w:rsidRDefault="00FF28C7" w:rsidP="00FF28C7">
      <w:pPr>
        <w:rPr>
          <w:lang w:val="es-ES"/>
        </w:rPr>
      </w:pPr>
    </w:p>
    <w:p w14:paraId="31C17FF7" w14:textId="52723CC5" w:rsidR="00980B82" w:rsidRPr="0039004D" w:rsidRDefault="00060575" w:rsidP="004210F8">
      <w:pPr>
        <w:pStyle w:val="Prrafodelista"/>
        <w:numPr>
          <w:ilvl w:val="0"/>
          <w:numId w:val="25"/>
        </w:numPr>
        <w:spacing w:line="360" w:lineRule="auto"/>
        <w:jc w:val="both"/>
        <w:rPr>
          <w:rFonts w:cs="Times New Roman"/>
          <w:lang w:val="es-ES"/>
        </w:rPr>
      </w:pPr>
      <w:r w:rsidRPr="0039004D">
        <w:rPr>
          <w:rFonts w:cs="Times New Roman"/>
          <w:lang w:val="es-ES"/>
        </w:rPr>
        <w:t>Hallazgos de la fase e</w:t>
      </w:r>
      <w:r w:rsidR="00980B82" w:rsidRPr="0039004D">
        <w:rPr>
          <w:rFonts w:cs="Times New Roman"/>
          <w:lang w:val="es-ES"/>
        </w:rPr>
        <w:t>xploratoria:</w:t>
      </w:r>
    </w:p>
    <w:p w14:paraId="73F2ED12" w14:textId="77777777" w:rsidR="00060575" w:rsidRPr="0039004D" w:rsidRDefault="00060575" w:rsidP="00262D6E">
      <w:pPr>
        <w:spacing w:line="360" w:lineRule="auto"/>
        <w:jc w:val="both"/>
        <w:rPr>
          <w:rFonts w:cs="Times New Roman"/>
          <w:lang w:val="es-ES"/>
        </w:rPr>
      </w:pPr>
    </w:p>
    <w:p w14:paraId="5FA62A02" w14:textId="52B159A0"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78C823B7" w14:textId="77777777" w:rsidR="00537F40" w:rsidRPr="0039004D" w:rsidRDefault="00537F40" w:rsidP="00262D6E">
      <w:pPr>
        <w:spacing w:line="360" w:lineRule="auto"/>
        <w:jc w:val="both"/>
        <w:rPr>
          <w:rFonts w:cs="Times New Roman"/>
          <w:lang w:val="es-ES"/>
        </w:rPr>
      </w:pPr>
    </w:p>
    <w:p w14:paraId="125BB0DC" w14:textId="77777777" w:rsidR="00060575" w:rsidRPr="0039004D" w:rsidRDefault="00537F40" w:rsidP="00262D6E">
      <w:pPr>
        <w:spacing w:line="360" w:lineRule="auto"/>
        <w:jc w:val="both"/>
        <w:rPr>
          <w:rFonts w:cs="Times New Roman"/>
          <w:lang w:val="es-ES"/>
        </w:rPr>
      </w:pPr>
      <w:r w:rsidRPr="0039004D">
        <w:rPr>
          <w:rFonts w:cs="Times New Roman"/>
          <w:lang w:val="es-ES"/>
        </w:rPr>
        <w:t xml:space="preserve">En el caso del personal de SUSALUD llama la atención como ellos urgen a los ciudadanos a colocar su reclamo en la IPRESS donde ocurrió el problema a pesar de que </w:t>
      </w:r>
      <w:r w:rsidR="00FF28C7" w:rsidRPr="0039004D">
        <w:rPr>
          <w:rFonts w:cs="Times New Roman"/>
          <w:lang w:val="es-ES"/>
        </w:rPr>
        <w:t>no hay impedimento legal para colocar una queja sin haber colocado un reclamo primero</w:t>
      </w:r>
      <w:r w:rsidRPr="0039004D">
        <w:rPr>
          <w:rFonts w:cs="Times New Roman"/>
          <w:lang w:val="es-ES"/>
        </w:rPr>
        <w:t>. Cuando se les pregunto sobre esto, ellos señalaron que esto lo hacen ya que es importante que las IPRESS estén enteradas de los problemas que ocurren en sus instalaciones</w:t>
      </w:r>
      <w:r w:rsidR="00FF28C7" w:rsidRPr="0039004D">
        <w:rPr>
          <w:rFonts w:cs="Times New Roman"/>
          <w:lang w:val="es-ES"/>
        </w:rPr>
        <w:t xml:space="preserve"> y que para ellos les resulta más difícil la solución de dicha queja. Esto puede significar que la forma en como está planteada la actual normativa que indica que no es necesario colocar un reclamo ante la IPRESS para poder colocar un reclamo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 xml:space="preserve">cuando directores y personal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 información. Al darle un canal más de atención a los ciudadanos para manifestar su inconformidad parece que no fue considerada la forma en como esto podía afectar a las IPRESS en materia de la gestión </w:t>
      </w:r>
      <w:r w:rsidR="00A5001E" w:rsidRPr="0039004D">
        <w:rPr>
          <w:rFonts w:cs="Times New Roman"/>
          <w:lang w:val="es-ES"/>
        </w:rPr>
        <w:t xml:space="preserve">y resolución </w:t>
      </w:r>
      <w:r w:rsidR="004C2BAE" w:rsidRPr="0039004D">
        <w:rPr>
          <w:rFonts w:cs="Times New Roman"/>
          <w:lang w:val="es-ES"/>
        </w:rPr>
        <w:t>de dichos reclamos</w:t>
      </w:r>
      <w:r w:rsidR="00172339" w:rsidRPr="0039004D">
        <w:rPr>
          <w:rFonts w:cs="Times New Roman"/>
          <w:lang w:val="es-ES"/>
        </w:rPr>
        <w:t xml:space="preserve">. </w:t>
      </w:r>
    </w:p>
    <w:p w14:paraId="2DB78195" w14:textId="77777777" w:rsidR="00060575" w:rsidRPr="0039004D" w:rsidRDefault="00060575" w:rsidP="00262D6E">
      <w:pPr>
        <w:spacing w:line="360" w:lineRule="auto"/>
        <w:jc w:val="both"/>
        <w:rPr>
          <w:rFonts w:cs="Times New Roman"/>
          <w:lang w:val="es-ES"/>
        </w:rPr>
      </w:pPr>
    </w:p>
    <w:p w14:paraId="19C5C889" w14:textId="629CA01E" w:rsidR="00172339" w:rsidRPr="0039004D" w:rsidRDefault="00172339" w:rsidP="00262D6E">
      <w:pPr>
        <w:spacing w:line="360" w:lineRule="auto"/>
        <w:jc w:val="both"/>
        <w:rPr>
          <w:rFonts w:cs="Times New Roman"/>
          <w:lang w:val="es-ES"/>
        </w:rPr>
      </w:pPr>
      <w:r w:rsidRPr="0039004D">
        <w:rPr>
          <w:rFonts w:cs="Times New Roman"/>
          <w:lang w:val="es-ES"/>
        </w:rPr>
        <w:t xml:space="preserve">Relacionado también con la normativa vigente, señalaron que el tiempo de resolución es muy largo ya que al tratarse de vidas humanas deberían ser tratadas con premura. Se </w:t>
      </w:r>
      <w:r w:rsidR="0061343F" w:rsidRPr="0039004D">
        <w:rPr>
          <w:rFonts w:cs="Times New Roman"/>
          <w:lang w:val="es-ES"/>
        </w:rPr>
        <w:t>consultó</w:t>
      </w:r>
      <w:r w:rsidRPr="0039004D">
        <w:rPr>
          <w:rFonts w:cs="Times New Roman"/>
          <w:lang w:val="es-ES"/>
        </w:rPr>
        <w:t xml:space="preserve"> a los directores de IPRESS sobre esto y señalaron que llega a pasar de que, en IPRESS de alto nivel, </w:t>
      </w:r>
      <w:r w:rsidR="0061343F" w:rsidRPr="0039004D">
        <w:rPr>
          <w:rFonts w:cs="Times New Roman"/>
          <w:lang w:val="es-ES"/>
        </w:rPr>
        <w:t xml:space="preserve">el tiempo de resolución de 30 días resulta poco ya que al tener procesos más engorrosos, mayor cantidad de personal médico y más pacientes hace que la investigación respectiva sobre los reclamos sea más compleja que una IPRESS de bajo nivel. Esto podría </w:t>
      </w:r>
      <w:r w:rsidR="002B652A" w:rsidRPr="0039004D">
        <w:rPr>
          <w:rFonts w:cs="Times New Roman"/>
          <w:lang w:val="es-ES"/>
        </w:rPr>
        <w:t>mejorarse realizando reuniones con las direcciones regionales o redes integradas que pueden comunicar preocupaciones y limitaciones sobre la resolución de reclamos</w:t>
      </w:r>
      <w:r w:rsidR="00795C0D" w:rsidRPr="0039004D">
        <w:rPr>
          <w:rFonts w:cs="Times New Roman"/>
          <w:lang w:val="es-ES"/>
        </w:rPr>
        <w:t xml:space="preserve"> para la creación o modificación de normativas que puedan satisfacer a todos los actores en este proceso.</w:t>
      </w:r>
      <w:r w:rsidR="007D19CA" w:rsidRPr="0039004D">
        <w:rPr>
          <w:rFonts w:cs="Times New Roman"/>
          <w:lang w:val="es-ES"/>
        </w:rPr>
        <w:t xml:space="preserve"> </w:t>
      </w:r>
    </w:p>
    <w:p w14:paraId="301DCC7D" w14:textId="45EF8950" w:rsidR="007D5790" w:rsidRPr="0039004D" w:rsidRDefault="007D5790" w:rsidP="00262D6E">
      <w:pPr>
        <w:spacing w:line="360" w:lineRule="auto"/>
        <w:jc w:val="both"/>
        <w:rPr>
          <w:rFonts w:cs="Times New Roman"/>
          <w:lang w:val="es-ES"/>
        </w:rPr>
      </w:pPr>
      <w:r w:rsidRPr="0039004D">
        <w:rPr>
          <w:rFonts w:cs="Times New Roman"/>
          <w:lang w:val="es-ES"/>
        </w:rPr>
        <w:lastRenderedPageBreak/>
        <w:t>Detallaron también que muchas IPRESS</w:t>
      </w:r>
      <w:r w:rsidR="007D19CA" w:rsidRPr="0039004D">
        <w:rPr>
          <w:rFonts w:cs="Times New Roman"/>
          <w:lang w:val="es-ES"/>
        </w:rPr>
        <w:t xml:space="preserve"> tienen poco poder resolutivo a los reclamos</w:t>
      </w:r>
      <w:r w:rsidRPr="0039004D">
        <w:rPr>
          <w:rFonts w:cs="Times New Roman"/>
          <w:lang w:val="es-ES"/>
        </w:rPr>
        <w:t xml:space="preserve"> alegan</w:t>
      </w:r>
      <w:r w:rsidR="007D19CA" w:rsidRPr="0039004D">
        <w:rPr>
          <w:rFonts w:cs="Times New Roman"/>
          <w:lang w:val="es-ES"/>
        </w:rPr>
        <w:t>do</w:t>
      </w:r>
      <w:r w:rsidRPr="0039004D">
        <w:rPr>
          <w:rFonts w:cs="Times New Roman"/>
          <w:lang w:val="es-ES"/>
        </w:rPr>
        <w:t xml:space="preserve"> a</w:t>
      </w:r>
      <w:r w:rsidR="007D19CA" w:rsidRPr="0039004D">
        <w:rPr>
          <w:rFonts w:cs="Times New Roman"/>
          <w:lang w:val="es-ES"/>
        </w:rPr>
        <w:t xml:space="preserve"> la falta de presupuesto para</w:t>
      </w:r>
      <w:r w:rsidRPr="0039004D">
        <w:rPr>
          <w:rFonts w:cs="Times New Roman"/>
          <w:lang w:val="es-ES"/>
        </w:rPr>
        <w:t xml:space="preserve"> tomar cartas en el asunto sobre solucionar los reclamos que se iban presentado, cuando se </w:t>
      </w:r>
      <w:r w:rsidR="00172339" w:rsidRPr="0039004D">
        <w:rPr>
          <w:rFonts w:cs="Times New Roman"/>
          <w:lang w:val="es-ES"/>
        </w:rPr>
        <w:t>conversó</w:t>
      </w:r>
      <w:r w:rsidRPr="0039004D">
        <w:rPr>
          <w:rFonts w:cs="Times New Roman"/>
          <w:lang w:val="es-ES"/>
        </w:rPr>
        <w:t xml:space="preserve"> con directores y personal de IPRESS ell</w:t>
      </w:r>
      <w:r w:rsidR="007D19CA" w:rsidRPr="0039004D">
        <w:rPr>
          <w:rFonts w:cs="Times New Roman"/>
          <w:lang w:val="es-ES"/>
        </w:rPr>
        <w:t>os detallaron que existen</w:t>
      </w:r>
      <w:r w:rsidRPr="0039004D">
        <w:rPr>
          <w:rFonts w:cs="Times New Roman"/>
          <w:lang w:val="es-ES"/>
        </w:rPr>
        <w:t xml:space="preserve"> problemas políticos </w:t>
      </w:r>
      <w:r w:rsidR="00172339" w:rsidRPr="0039004D">
        <w:rPr>
          <w:rFonts w:cs="Times New Roman"/>
          <w:lang w:val="es-ES"/>
        </w:rPr>
        <w:t xml:space="preserve">alrededor de la forma de solucionar los reclamos más recurrentes. El ejemplo más utilizado fue el de falta de medicamentos a lo que los directores de IPRESS de 3er nivel contestaron alegando que el problema principal para la demora de compra de medicamentos o insumos es por la forma engorrosa de realizar el concurso </w:t>
      </w:r>
      <w:r w:rsidR="007D19CA" w:rsidRPr="0039004D">
        <w:rPr>
          <w:rFonts w:cs="Times New Roman"/>
          <w:lang w:val="es-ES"/>
        </w:rPr>
        <w:t>público</w:t>
      </w:r>
      <w:r w:rsidR="00172339" w:rsidRPr="0039004D">
        <w:rPr>
          <w:rFonts w:cs="Times New Roman"/>
          <w:lang w:val="es-ES"/>
        </w:rPr>
        <w:t xml:space="preserve"> para poder hacer la compra de estos insumos, en IPRESS</w:t>
      </w:r>
      <w:r w:rsidRPr="0039004D">
        <w:rPr>
          <w:rFonts w:cs="Times New Roman"/>
          <w:lang w:val="es-ES"/>
        </w:rPr>
        <w:t xml:space="preserve"> </w:t>
      </w:r>
      <w:r w:rsidR="00172339" w:rsidRPr="0039004D">
        <w:rPr>
          <w:rFonts w:cs="Times New Roman"/>
          <w:lang w:val="es-ES"/>
        </w:rPr>
        <w:t xml:space="preserve">más pequeñas contestaron que el problema radica en que ellos deben esperar de que el MINSA les </w:t>
      </w:r>
      <w:r w:rsidR="001951C0" w:rsidRPr="0039004D">
        <w:rPr>
          <w:rFonts w:cs="Times New Roman"/>
          <w:lang w:val="es-ES"/>
        </w:rPr>
        <w:t>envié</w:t>
      </w:r>
      <w:r w:rsidR="00172339" w:rsidRPr="0039004D">
        <w:rPr>
          <w:rFonts w:cs="Times New Roman"/>
          <w:lang w:val="es-ES"/>
        </w:rPr>
        <w:t xml:space="preserve"> los medicamentos y muchas veces les llega con demoras. Esto se termina traduciendo en que SUSALUD no ve la magnitud real del origen del porque no pueden ser estos reclamos solucionado y probablemente sería mejor que ellos intercedieran también por las IPRESS ante el MINSA o Gobierno del Perú para poder dar solución </w:t>
      </w:r>
      <w:r w:rsidR="001951C0" w:rsidRPr="0039004D">
        <w:rPr>
          <w:rFonts w:cs="Times New Roman"/>
          <w:lang w:val="es-ES"/>
        </w:rPr>
        <w:t>a</w:t>
      </w:r>
      <w:r w:rsidR="00172339" w:rsidRPr="0039004D">
        <w:rPr>
          <w:rFonts w:cs="Times New Roman"/>
          <w:lang w:val="es-ES"/>
        </w:rPr>
        <w:t xml:space="preserve"> problemas</w:t>
      </w:r>
      <w:r w:rsidR="001951C0" w:rsidRPr="0039004D">
        <w:rPr>
          <w:rFonts w:cs="Times New Roman"/>
          <w:lang w:val="es-ES"/>
        </w:rPr>
        <w:t xml:space="preserve"> ocurridos</w:t>
      </w:r>
      <w:r w:rsidR="00172339" w:rsidRPr="0039004D">
        <w:rPr>
          <w:rFonts w:cs="Times New Roman"/>
          <w:lang w:val="es-ES"/>
        </w:rPr>
        <w:t>.</w:t>
      </w:r>
      <w:r w:rsidR="001951C0" w:rsidRPr="0039004D">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no solo a sancionarlos, si SUSALUD empezara a interceder por las IPRESS ante otras organizaciones </w:t>
      </w:r>
      <w:r w:rsidR="005838E6" w:rsidRPr="0039004D">
        <w:rPr>
          <w:rFonts w:cs="Times New Roman"/>
          <w:lang w:val="es-ES"/>
        </w:rPr>
        <w:t>esta relación mejoraría y se podrían realizar planes en conjunto para mejorar la atención brindada al ciudadano.</w:t>
      </w:r>
      <w:r w:rsidR="007D19CA" w:rsidRPr="0039004D">
        <w:rPr>
          <w:rFonts w:cs="Times New Roman"/>
          <w:lang w:val="es-ES"/>
        </w:rPr>
        <w:t xml:space="preserve"> </w:t>
      </w:r>
    </w:p>
    <w:p w14:paraId="1F5AA9ED" w14:textId="77777777" w:rsidR="007D5790" w:rsidRPr="0039004D" w:rsidRDefault="007D5790" w:rsidP="00262D6E">
      <w:pPr>
        <w:spacing w:line="360" w:lineRule="auto"/>
        <w:jc w:val="both"/>
        <w:rPr>
          <w:rFonts w:cs="Times New Roman"/>
          <w:lang w:val="es-ES"/>
        </w:rPr>
      </w:pPr>
    </w:p>
    <w:p w14:paraId="4FC708F0" w14:textId="24C41B65" w:rsidR="004C2BAE" w:rsidRPr="0039004D" w:rsidRDefault="00A5001E" w:rsidP="00262D6E">
      <w:pPr>
        <w:spacing w:line="360" w:lineRule="auto"/>
        <w:jc w:val="both"/>
        <w:rPr>
          <w:rFonts w:cs="Times New Roman"/>
          <w:lang w:val="es-ES"/>
        </w:rPr>
      </w:pPr>
      <w:r w:rsidRPr="0039004D">
        <w:rPr>
          <w:rFonts w:cs="Times New Roman"/>
          <w:lang w:val="es-ES"/>
        </w:rPr>
        <w:t xml:space="preserve">Adicionalmente, resaltaron </w:t>
      </w:r>
      <w:r w:rsidR="00F345B4" w:rsidRPr="0039004D">
        <w:rPr>
          <w:rFonts w:cs="Times New Roman"/>
          <w:lang w:val="es-ES"/>
        </w:rPr>
        <w:t xml:space="preserve">que para que la herramienta tuviera éxito era necesaria mucha difusión de ella ya que </w:t>
      </w:r>
      <w:r w:rsidR="00060575" w:rsidRPr="0039004D">
        <w:rPr>
          <w:rFonts w:cs="Times New Roman"/>
          <w:lang w:val="es-ES"/>
        </w:rPr>
        <w:t xml:space="preserve">existe la necesidad de </w:t>
      </w:r>
      <w:r w:rsidRPr="0039004D">
        <w:rPr>
          <w:rFonts w:cs="Times New Roman"/>
          <w:lang w:val="es-ES"/>
        </w:rPr>
        <w:t>desmitificar los reclamos para que el personal de las IPRESS no lo considere como algo malo que debe ser escondido</w:t>
      </w:r>
      <w:r w:rsidR="00060575" w:rsidRPr="0039004D">
        <w:rPr>
          <w:rFonts w:cs="Times New Roman"/>
          <w:lang w:val="es-ES"/>
        </w:rPr>
        <w:t>.</w:t>
      </w:r>
      <w:r w:rsidRPr="0039004D">
        <w:rPr>
          <w:rFonts w:cs="Times New Roman"/>
          <w:lang w:val="es-ES"/>
        </w:rPr>
        <w:t xml:space="preserve"> </w:t>
      </w:r>
      <w:r w:rsidR="00060575" w:rsidRPr="0039004D">
        <w:rPr>
          <w:rFonts w:cs="Times New Roman"/>
          <w:lang w:val="es-ES"/>
        </w:rPr>
        <w:t>Esto</w:t>
      </w:r>
      <w:r w:rsidRPr="0039004D">
        <w:rPr>
          <w:rFonts w:cs="Times New Roman"/>
          <w:lang w:val="es-ES"/>
        </w:rPr>
        <w:t xml:space="preserve"> debe ser abordado por medio de capacitación permanente y difusión de los derechos de los ciudadanos</w:t>
      </w:r>
      <w:r w:rsidR="00060575" w:rsidRPr="0039004D">
        <w:rPr>
          <w:rFonts w:cs="Times New Roman"/>
          <w:lang w:val="es-ES"/>
        </w:rPr>
        <w:t xml:space="preserve"> de</w:t>
      </w:r>
      <w:r w:rsidR="007D5790" w:rsidRPr="0039004D">
        <w:rPr>
          <w:rFonts w:cs="Times New Roman"/>
          <w:lang w:val="es-ES"/>
        </w:rPr>
        <w:t xml:space="preserve"> exigir un buen servicio de atención en salud</w:t>
      </w:r>
      <w:r w:rsidRPr="0039004D">
        <w:rPr>
          <w:rFonts w:cs="Times New Roman"/>
          <w:lang w:val="es-ES"/>
        </w:rPr>
        <w:t xml:space="preserve">. Revisando la actual normativa sobre reclamos, se especifica que las IPRESS deben promocionar de forma obligatoria los derechos en salud de los ciudadanos y el investigador </w:t>
      </w:r>
      <w:r w:rsidR="00060575" w:rsidRPr="0039004D">
        <w:rPr>
          <w:rFonts w:cs="Times New Roman"/>
          <w:lang w:val="es-ES"/>
        </w:rPr>
        <w:t>pudo verificar en varia</w:t>
      </w:r>
      <w:r w:rsidRPr="0039004D">
        <w:rPr>
          <w:rFonts w:cs="Times New Roman"/>
          <w:lang w:val="es-ES"/>
        </w:rPr>
        <w:t xml:space="preserve">s </w:t>
      </w:r>
      <w:r w:rsidR="00060575" w:rsidRPr="0039004D">
        <w:rPr>
          <w:rFonts w:cs="Times New Roman"/>
          <w:lang w:val="es-ES"/>
        </w:rPr>
        <w:t>IPRESS</w:t>
      </w:r>
      <w:r w:rsidRPr="0039004D">
        <w:rPr>
          <w:rFonts w:cs="Times New Roman"/>
          <w:lang w:val="es-ES"/>
        </w:rPr>
        <w:t xml:space="preserve"> que esto se viene cumpliendo pero entonces queda la interrogante de porque los ciudadanos aun </w:t>
      </w:r>
      <w:r w:rsidR="00060575" w:rsidRPr="0039004D">
        <w:rPr>
          <w:rFonts w:cs="Times New Roman"/>
          <w:lang w:val="es-ES"/>
        </w:rPr>
        <w:t>así</w:t>
      </w:r>
      <w:r w:rsidRPr="0039004D">
        <w:rPr>
          <w:rFonts w:cs="Times New Roman"/>
          <w:lang w:val="es-ES"/>
        </w:rPr>
        <w:t xml:space="preserve"> no conocen sus derechos en salud y tienen una actitud conformista ante la atención que </w:t>
      </w:r>
      <w:r w:rsidR="00060575" w:rsidRPr="0039004D">
        <w:rPr>
          <w:rFonts w:cs="Times New Roman"/>
          <w:lang w:val="es-ES"/>
        </w:rPr>
        <w:t>están</w:t>
      </w:r>
      <w:r w:rsidRPr="0039004D">
        <w:rPr>
          <w:rFonts w:cs="Times New Roman"/>
          <w:lang w:val="es-ES"/>
        </w:rPr>
        <w:t xml:space="preserve"> recibiendo</w:t>
      </w:r>
      <w:r w:rsidR="00060575" w:rsidRPr="0039004D">
        <w:rPr>
          <w:rFonts w:cs="Times New Roman"/>
          <w:lang w:val="es-ES"/>
        </w:rPr>
        <w:t>. Resulta</w:t>
      </w:r>
      <w:r w:rsidR="007D5790" w:rsidRPr="0039004D">
        <w:rPr>
          <w:rFonts w:cs="Times New Roman"/>
          <w:lang w:val="es-ES"/>
        </w:rPr>
        <w:t xml:space="preserve"> obvio que los derechos en salud de los ciudadanos no estan siendo suficiente o correctamente difundidos</w:t>
      </w:r>
      <w:r w:rsidR="00060575" w:rsidRPr="0039004D">
        <w:rPr>
          <w:rFonts w:cs="Times New Roman"/>
          <w:lang w:val="es-ES"/>
        </w:rPr>
        <w:t>. E</w:t>
      </w:r>
      <w:r w:rsidR="007D5790" w:rsidRPr="0039004D">
        <w:rPr>
          <w:rFonts w:cs="Times New Roman"/>
          <w:lang w:val="es-ES"/>
        </w:rPr>
        <w:t>sto implica que instancias mayores como el MINS</w:t>
      </w:r>
      <w:r w:rsidR="00060575" w:rsidRPr="0039004D">
        <w:rPr>
          <w:rFonts w:cs="Times New Roman"/>
          <w:lang w:val="es-ES"/>
        </w:rPr>
        <w:t>A debe realizar campañas de sensibilización</w:t>
      </w:r>
      <w:r w:rsidR="007D5790" w:rsidRPr="0039004D">
        <w:rPr>
          <w:rFonts w:cs="Times New Roman"/>
          <w:lang w:val="es-ES"/>
        </w:rPr>
        <w:t xml:space="preserve"> para poder lograr que los ciudadanos sepan cuando deben reclamar y para el personal prestador de salud en IPRESS pierda el miedo a los reclamos.</w:t>
      </w:r>
    </w:p>
    <w:p w14:paraId="2D431D76" w14:textId="77777777" w:rsidR="00537F40" w:rsidRPr="0039004D" w:rsidRDefault="00537F40" w:rsidP="00262D6E">
      <w:pPr>
        <w:spacing w:line="360" w:lineRule="auto"/>
        <w:jc w:val="both"/>
        <w:rPr>
          <w:rFonts w:cs="Times New Roman"/>
          <w:lang w:val="es-ES"/>
        </w:rPr>
      </w:pPr>
    </w:p>
    <w:p w14:paraId="57163D82" w14:textId="77777777" w:rsidR="009A7F1A" w:rsidRPr="0039004D" w:rsidRDefault="009A7F1A" w:rsidP="00262D6E">
      <w:pPr>
        <w:spacing w:line="360" w:lineRule="auto"/>
        <w:jc w:val="both"/>
        <w:rPr>
          <w:rFonts w:cs="Times New Roman"/>
          <w:lang w:val="es-ES"/>
        </w:rPr>
      </w:pPr>
    </w:p>
    <w:p w14:paraId="0B429A8B" w14:textId="77777777" w:rsidR="009A7F1A" w:rsidRPr="0039004D" w:rsidRDefault="009A7F1A" w:rsidP="00262D6E">
      <w:pPr>
        <w:spacing w:line="360" w:lineRule="auto"/>
        <w:jc w:val="both"/>
        <w:rPr>
          <w:rFonts w:cs="Times New Roman"/>
          <w:lang w:val="es-ES"/>
        </w:rPr>
      </w:pPr>
    </w:p>
    <w:p w14:paraId="675704D7" w14:textId="092B5D47" w:rsidR="00980B82" w:rsidRPr="0039004D" w:rsidRDefault="00980B82" w:rsidP="00262D6E">
      <w:pPr>
        <w:spacing w:line="360" w:lineRule="auto"/>
        <w:jc w:val="both"/>
        <w:rPr>
          <w:rFonts w:cs="Times New Roman"/>
          <w:lang w:val="es-ES"/>
        </w:rPr>
      </w:pPr>
      <w:r w:rsidRPr="0039004D">
        <w:rPr>
          <w:rFonts w:cs="Times New Roman"/>
          <w:lang w:val="es-ES"/>
        </w:rPr>
        <w:t>Fase de Prueba:</w:t>
      </w:r>
    </w:p>
    <w:p w14:paraId="067AB468" w14:textId="77777777" w:rsidR="00A12DD0" w:rsidRPr="0039004D" w:rsidRDefault="00A12DD0" w:rsidP="00262D6E">
      <w:pPr>
        <w:pStyle w:val="Ttulo1"/>
        <w:spacing w:line="360" w:lineRule="auto"/>
        <w:rPr>
          <w:rFonts w:cs="Times New Roman"/>
          <w:szCs w:val="24"/>
        </w:rPr>
      </w:pPr>
      <w:bookmarkStart w:id="42" w:name="_Toc508100449"/>
      <w:r w:rsidRPr="0039004D">
        <w:rPr>
          <w:rFonts w:cs="Times New Roman"/>
          <w:szCs w:val="24"/>
        </w:rPr>
        <w:lastRenderedPageBreak/>
        <w:t>Conclusiones</w:t>
      </w:r>
      <w:bookmarkEnd w:id="42"/>
    </w:p>
    <w:p w14:paraId="2C67BDBE" w14:textId="77777777" w:rsidR="00A12DD0" w:rsidRPr="0039004D" w:rsidRDefault="00A12DD0" w:rsidP="00262D6E">
      <w:pPr>
        <w:spacing w:line="360" w:lineRule="auto"/>
        <w:jc w:val="both"/>
        <w:rPr>
          <w:rFonts w:cs="Times New Roman"/>
          <w:lang w:val="es-ES"/>
        </w:rPr>
      </w:pPr>
    </w:p>
    <w:p w14:paraId="22E6F233" w14:textId="77777777" w:rsidR="00A12DD0" w:rsidRPr="0039004D" w:rsidRDefault="00A12DD0" w:rsidP="00262D6E">
      <w:pPr>
        <w:pStyle w:val="Ttulo1"/>
        <w:spacing w:line="360" w:lineRule="auto"/>
        <w:rPr>
          <w:rFonts w:cs="Times New Roman"/>
          <w:szCs w:val="24"/>
        </w:rPr>
      </w:pPr>
      <w:bookmarkStart w:id="43" w:name="_Toc508100450"/>
      <w:r w:rsidRPr="0039004D">
        <w:rPr>
          <w:rFonts w:cs="Times New Roman"/>
          <w:szCs w:val="24"/>
        </w:rPr>
        <w:lastRenderedPageBreak/>
        <w:t>Recomendaciones</w:t>
      </w:r>
      <w:bookmarkEnd w:id="43"/>
    </w:p>
    <w:p w14:paraId="10E64FA5" w14:textId="77777777" w:rsidR="00A12DD0" w:rsidRPr="0039004D" w:rsidRDefault="00A12DD0" w:rsidP="00262D6E">
      <w:pPr>
        <w:spacing w:line="360" w:lineRule="auto"/>
        <w:jc w:val="both"/>
        <w:rPr>
          <w:rFonts w:cs="Times New Roman"/>
          <w:lang w:val="es-ES"/>
        </w:rPr>
      </w:pPr>
    </w:p>
    <w:p w14:paraId="6E8A1A7F" w14:textId="77777777" w:rsidR="00A12DD0" w:rsidRPr="0039004D" w:rsidRDefault="00A12DD0" w:rsidP="00262D6E">
      <w:pPr>
        <w:pStyle w:val="Ttulo1"/>
        <w:spacing w:line="360" w:lineRule="auto"/>
        <w:rPr>
          <w:rFonts w:cs="Times New Roman"/>
          <w:szCs w:val="24"/>
        </w:rPr>
      </w:pPr>
      <w:bookmarkStart w:id="44" w:name="_Toc508100451"/>
      <w:r w:rsidRPr="0039004D">
        <w:rPr>
          <w:rFonts w:cs="Times New Roman"/>
          <w:szCs w:val="24"/>
        </w:rPr>
        <w:lastRenderedPageBreak/>
        <w:t>Referencias bibliográficas</w:t>
      </w:r>
      <w:bookmarkEnd w:id="44"/>
    </w:p>
    <w:p w14:paraId="432764C3" w14:textId="77777777" w:rsidR="00623ED4" w:rsidRPr="0039004D" w:rsidRDefault="00623ED4" w:rsidP="00262D6E">
      <w:pPr>
        <w:spacing w:line="360" w:lineRule="auto"/>
        <w:jc w:val="both"/>
        <w:rPr>
          <w:rFonts w:cs="Times New Roman"/>
          <w:lang w:val="es-ES"/>
        </w:rPr>
      </w:pPr>
    </w:p>
    <w:p w14:paraId="3D17491C" w14:textId="21F01B8E" w:rsidR="00D12CF6" w:rsidRPr="00D12CF6" w:rsidRDefault="00D95FB0" w:rsidP="00D12CF6">
      <w:pPr>
        <w:widowControl w:val="0"/>
        <w:autoSpaceDE w:val="0"/>
        <w:autoSpaceDN w:val="0"/>
        <w:adjustRightInd w:val="0"/>
        <w:spacing w:line="360" w:lineRule="auto"/>
        <w:ind w:left="640" w:hanging="640"/>
        <w:rPr>
          <w:rFonts w:cs="Times New Roman"/>
          <w:noProof/>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D12CF6" w:rsidRPr="00D12CF6">
        <w:rPr>
          <w:rFonts w:cs="Times New Roman"/>
          <w:noProof/>
        </w:rPr>
        <w:t xml:space="preserve">1. </w:t>
      </w:r>
      <w:r w:rsidR="00D12CF6" w:rsidRPr="00D12CF6">
        <w:rPr>
          <w:rFonts w:cs="Times New Roman"/>
          <w:noProof/>
        </w:rPr>
        <w:tab/>
        <w:t xml:space="preserve">Orozco M. Garantia_Calidad_Seguridad_Paciente-CIES-Miguel_Orozco. 2009. p. 50. </w:t>
      </w:r>
    </w:p>
    <w:p w14:paraId="415C9BF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 </w:t>
      </w:r>
      <w:r w:rsidRPr="00D12CF6">
        <w:rPr>
          <w:rFonts w:cs="Times New Roman"/>
          <w:noProof/>
        </w:rPr>
        <w:tab/>
        <w:t>Oliver RL. An Investigation of the Interrelationship Between Consumer  (Dis)Satisfaction and Complaint Reports. ACR North Am Adv [Internet]. 1987 [cited 2018 Mar 14];NA-14. Available from: http://www.acrwebsite.org/volumes/6690/volumes/v14/NA-14</w:t>
      </w:r>
    </w:p>
    <w:p w14:paraId="18D79EE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 </w:t>
      </w:r>
      <w:r w:rsidRPr="00D12CF6">
        <w:rPr>
          <w:rFonts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22F70345"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4. </w:t>
      </w:r>
      <w:r w:rsidRPr="00D12CF6">
        <w:rPr>
          <w:rFonts w:cs="Times New Roman"/>
          <w:noProof/>
        </w:rPr>
        <w:tab/>
        <w:t>The HCAHPS Survey -Frequently Asked Questions The HCAHPS Survey – Frequently Asked Questions. [cited 2016 Aug 4]; Available from: http://www.hcahpsonline.org/home.aspx.</w:t>
      </w:r>
    </w:p>
    <w:p w14:paraId="7945264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5. </w:t>
      </w:r>
      <w:r w:rsidRPr="00D12CF6">
        <w:rPr>
          <w:rFonts w:cs="Times New Roman"/>
          <w:noProof/>
        </w:rPr>
        <w:tab/>
        <w:t>Ordonnance n° 96-346 du 24 avril 1996 portant réforme de l’hospitalisation publique et privée | Legifrance [Internet]. Available from: https://www.legifrance.gouv.fr/affichTexte.do?cidTexte=JORFTEXT000000742206</w:t>
      </w:r>
    </w:p>
    <w:p w14:paraId="6CD9BB05"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6. </w:t>
      </w:r>
      <w:r w:rsidRPr="00D12CF6">
        <w:rPr>
          <w:rFonts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77E8913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7. </w:t>
      </w:r>
      <w:r w:rsidRPr="00D12CF6">
        <w:rPr>
          <w:rFonts w:cs="Times New Roman"/>
          <w:noProof/>
        </w:rPr>
        <w:tab/>
        <w:t xml:space="preserve">The NHS Plan A plan for investment A plan for reform. 2000; </w:t>
      </w:r>
    </w:p>
    <w:p w14:paraId="30171809"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8. </w:t>
      </w:r>
      <w:r w:rsidRPr="00D12CF6">
        <w:rPr>
          <w:rFonts w:cs="Times New Roman"/>
          <w:noProof/>
        </w:rPr>
        <w:tab/>
        <w:t>Cubillas JJ, Ramos MI, Feito FR, González JM, Gersol R, Ramos MB. Importancia de los Customer Relationship Management (CRM) sanitarios en las pandemias y alertas sanitarias. Atención Primaria [Internet]. 2015 May 1 [cited 2018 Mar 14];47(5):267–72. Available from: https://www.sciencedirect.com/science/article/pii/S0212656714002315</w:t>
      </w:r>
    </w:p>
    <w:p w14:paraId="0101E844"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9. </w:t>
      </w:r>
      <w:r w:rsidRPr="00D12CF6">
        <w:rPr>
          <w:rFonts w:cs="Times New Roman"/>
          <w:noProof/>
        </w:rPr>
        <w:tab/>
        <w:t>Notes on User Centered Design Process (UCD) [Internet]. [cited 2017 May 24]. Available from: https://www.w3.org/WAI/redesign/ucd</w:t>
      </w:r>
    </w:p>
    <w:p w14:paraId="413827C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0. </w:t>
      </w:r>
      <w:r w:rsidRPr="00D12CF6">
        <w:rPr>
          <w:rFonts w:cs="Times New Roman"/>
          <w:noProof/>
        </w:rPr>
        <w:tab/>
        <w:t xml:space="preserve">International Organization for Standardization. ISO 9241-210: Ergonomics of human–system interaction - Human-centred design for interactive systems. Int Organ Stand. 2010;2010:32. </w:t>
      </w:r>
    </w:p>
    <w:p w14:paraId="225A1A04"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lastRenderedPageBreak/>
        <w:t xml:space="preserve">11. </w:t>
      </w:r>
      <w:r w:rsidRPr="00D12CF6">
        <w:rPr>
          <w:rFonts w:cs="Times New Roman"/>
          <w:noProof/>
        </w:rPr>
        <w:tab/>
        <w:t>Health Services Review Council. Guide to Complaint Handling in Health Care Services. 2005; Available from: http://www.health.vic.gov.au/hsc/downloads/complaints_handling.pdf</w:t>
      </w:r>
    </w:p>
    <w:p w14:paraId="75A4D6E7"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2. </w:t>
      </w:r>
      <w:r w:rsidRPr="00D12CF6">
        <w:rPr>
          <w:rFonts w:cs="Times New Roman"/>
          <w:noProof/>
        </w:rPr>
        <w:tab/>
        <w:t>Peruano E. DECRETO SUPREMO N</w:t>
      </w:r>
      <w:r w:rsidRPr="00D12CF6">
        <w:rPr>
          <w:rFonts w:cs="Times New Roman"/>
          <w:noProof/>
          <w:vertAlign w:val="superscript"/>
        </w:rPr>
        <w:t>o</w:t>
      </w:r>
      <w:r w:rsidRPr="00D12CF6">
        <w:rPr>
          <w:rFonts w:cs="Times New Roman"/>
          <w:noProof/>
        </w:rPr>
        <w:t xml:space="preserve"> 030-2016-SA. [cited 2018 Mar 14]; Available from: http://busquedas.elperuano.pe/download/url/aprueban-reglamento-para-la-atencion-de-reclamos-y-quejas-de-decreto-supremo-n-030-2016-sa-1409580-7</w:t>
      </w:r>
    </w:p>
    <w:p w14:paraId="4FD558BF"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3. </w:t>
      </w:r>
      <w:r w:rsidRPr="00D12CF6">
        <w:rPr>
          <w:rFonts w:cs="Times New Roman"/>
          <w:noProof/>
        </w:rPr>
        <w:tab/>
        <w:t>Susalud: la tecnología digital al servicio de ciudadanos y gestores | Gestion.pe [Internet]. [cited 2017 Dec 16]. Available from: https://gestion.pe/panelg/susalud-tecnologia-digital-al-servicio-ciudadanos-y-gestores-2197181</w:t>
      </w:r>
    </w:p>
    <w:p w14:paraId="46BA88E7"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4. </w:t>
      </w:r>
      <w:r w:rsidRPr="00D12CF6">
        <w:rPr>
          <w:rFonts w:cs="Times New Roman"/>
          <w:noProof/>
        </w:rPr>
        <w:tab/>
        <w:t>Al-Abri R, Al-Balushi A. Patient satisfaction survey as a tool towards quality improvement. Oman Med J [Internet]. 2014 Jan [cited 2016 Aug 7];29(1):3–7. Available from: http://www.ncbi.nlm.nih.gov/pubmed/24501659</w:t>
      </w:r>
    </w:p>
    <w:p w14:paraId="7D22E6DF"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5. </w:t>
      </w:r>
      <w:r w:rsidRPr="00D12CF6">
        <w:rPr>
          <w:rFonts w:cs="Times New Roman"/>
          <w:noProof/>
        </w:rPr>
        <w:tab/>
        <w:t>Ejecutiva D, Servicios D, Salud D, De D, De G, Calidad L, et al. DIRECCIÓN GENERAL DE SALUD DE LAS PERSONAS. [cited 2018 Mar 4]; Available from: http://www.minsa.gob.pe/dgsp/observatorio/documentos/seg_pac/Estandar1erNivel2003.pdf</w:t>
      </w:r>
    </w:p>
    <w:p w14:paraId="3EFFFADD"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6. </w:t>
      </w:r>
      <w:r w:rsidRPr="00D12CF6">
        <w:rPr>
          <w:rFonts w:cs="Times New Roman"/>
          <w:noProof/>
        </w:rPr>
        <w:tab/>
        <w:t>Martha Chang de la Rosa L, María del Carmen Alemán Lage D, García Roche R, Jorge Miranda R. EVALUACIÓN DE LA CALIDAD DE LA ATENCIÓN MÉDICA EN EL SUBSISTEMA DE URGENCIAS DEL MUNICIPIO 10 DE OCTUBRE, 1997. Rev Cuba Salud Pública [Internet]. 2000 [cited 2018 Mar 14];24(2):110–6. Available from: http://bvs.sld.cu/revistas/spu/vol26_2_00/spu05200.pdf</w:t>
      </w:r>
    </w:p>
    <w:p w14:paraId="7D47C1E1"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7. </w:t>
      </w:r>
      <w:r w:rsidRPr="00D12CF6">
        <w:rPr>
          <w:rFonts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4E5CD86"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8. </w:t>
      </w:r>
      <w:r w:rsidRPr="00D12CF6">
        <w:rPr>
          <w:rFonts w:cs="Times New Roman"/>
          <w:noProof/>
        </w:rPr>
        <w:tab/>
        <w:t xml:space="preserve">Bjertnaes O a., Sjetne IS, Iversen HH. Overall patient satisfaction with hospitals: effects of patient-reported experiences and fulfilment of expectations. BMJ Qual Saf. 2012;21(1):39–46. </w:t>
      </w:r>
    </w:p>
    <w:p w14:paraId="3F0A6007"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9. </w:t>
      </w:r>
      <w:r w:rsidRPr="00D12CF6">
        <w:rPr>
          <w:rFonts w:cs="Times New Roman"/>
          <w:noProof/>
        </w:rPr>
        <w:tab/>
        <w:t xml:space="preserve">Predictors of patient satisfaction. Gomal J Med Sci. 9(2). </w:t>
      </w:r>
    </w:p>
    <w:p w14:paraId="0C12B7ED"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lastRenderedPageBreak/>
        <w:t xml:space="preserve">20. </w:t>
      </w:r>
      <w:r w:rsidRPr="00D12CF6">
        <w:rPr>
          <w:rFonts w:cs="Times New Roman"/>
          <w:noProof/>
        </w:rPr>
        <w:tab/>
        <w:t>EsSalud. Registro Informático de Atención al Asegurado [Internet]. [cited 2016 Aug 16]. Available from: http://ww3.essalud.gob.pe:8080/riid/portal.html</w:t>
      </w:r>
    </w:p>
    <w:p w14:paraId="4526A83C"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1. </w:t>
      </w:r>
      <w:r w:rsidRPr="00D12CF6">
        <w:rPr>
          <w:rFonts w:cs="Times New Roman"/>
          <w:noProof/>
        </w:rPr>
        <w:tab/>
        <w:t>CRM for Small Business - Customer Relationship Management - Act! [Internet]. [cited 2018 Feb 4]. Available from: https://www.act.com/</w:t>
      </w:r>
    </w:p>
    <w:p w14:paraId="7710D4EB"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2. </w:t>
      </w:r>
      <w:r w:rsidRPr="00D12CF6">
        <w:rPr>
          <w:rFonts w:cs="Times New Roman"/>
          <w:noProof/>
        </w:rPr>
        <w:tab/>
        <w:t>Qué es CRM: Customer Relationship Management y Software CRM [Internet]. [cited 2018 Feb 4]. Available from: https://www.sumacrm.com/soporte/customer-relationship-management</w:t>
      </w:r>
    </w:p>
    <w:p w14:paraId="5BC53461"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3. </w:t>
      </w:r>
      <w:r w:rsidRPr="00D12CF6">
        <w:rPr>
          <w:rFonts w:cs="Times New Roman"/>
          <w:noProof/>
        </w:rPr>
        <w:tab/>
        <w:t>Anshari M, Almunawar MN. Evaluating CRM Implementation in Healthcare Organization. [cited 2018 Mar 14]; Available from: https://arxiv.org/pdf/1204.3689.pdf</w:t>
      </w:r>
    </w:p>
    <w:p w14:paraId="37775491"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4. </w:t>
      </w:r>
      <w:r w:rsidRPr="00D12CF6">
        <w:rPr>
          <w:rFonts w:cs="Times New Roman"/>
          <w:noProof/>
        </w:rPr>
        <w:tab/>
        <w:t xml:space="preserve">Noakes Schulze A. User-Centered Design for Information Professionals. Assoc Libr Inf Sci Educ. </w:t>
      </w:r>
    </w:p>
    <w:p w14:paraId="77F404A8"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5. </w:t>
      </w:r>
      <w:r w:rsidRPr="00D12CF6">
        <w:rPr>
          <w:rFonts w:cs="Times New Roman"/>
          <w:noProof/>
        </w:rPr>
        <w:tab/>
        <w:t xml:space="preserve">Heland M. HANDBOOK OF HUMAN-COMPUTER INTERACTION. 1991. 1135 p. </w:t>
      </w:r>
    </w:p>
    <w:p w14:paraId="676393E5"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6. </w:t>
      </w:r>
      <w:r w:rsidRPr="00D12CF6">
        <w:rPr>
          <w:rFonts w:cs="Times New Roman"/>
          <w:noProof/>
        </w:rPr>
        <w:tab/>
        <w:t>Ghaoui C. Encyclopedia Of Human Computer Interaction [Internet]. 2006. 1-757 p. Available from: papers2://publication/uuid/FF9B21D6-1E10-42E3-942D-EDA95AEE6D3B</w:t>
      </w:r>
    </w:p>
    <w:p w14:paraId="722DA390"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7. </w:t>
      </w:r>
      <w:r w:rsidRPr="00D12CF6">
        <w:rPr>
          <w:rFonts w:cs="Times New Roman"/>
          <w:noProof/>
        </w:rPr>
        <w:tab/>
        <w:t>Abras C, Maloney-Krichmar D, Preece J. User-Centered Design. 2004 [cited 2018 Mar 14]; Available from: http://citeseerx.ist.psu.edu/viewdoc/download?doi=10.1.1.94.381&amp;rep=rep1&amp;type=pdf</w:t>
      </w:r>
    </w:p>
    <w:p w14:paraId="5BE8B051"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8. </w:t>
      </w:r>
      <w:r w:rsidRPr="00D12CF6">
        <w:rPr>
          <w:rFonts w:cs="Times New Roman"/>
          <w:noProof/>
        </w:rPr>
        <w:tab/>
        <w:t>Describe the User Centered Design methodology [Internet]. [cited 2017 May 24]. Available from: http://www.modernanalyst.com/Careers/InterviewQuestions/tabid/128/ID/2191/Describe-the-User-Centered-Design-methodology.aspx</w:t>
      </w:r>
    </w:p>
    <w:p w14:paraId="08C0E79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29. </w:t>
      </w:r>
      <w:r w:rsidRPr="00D12CF6">
        <w:rPr>
          <w:rFonts w:cs="Times New Roman"/>
          <w:noProof/>
        </w:rPr>
        <w:tab/>
        <w:t>HIT Implementation Strategies and User-Centered Design [Internet]. [cited 2017 May 29]. Available from: http://pinnacle-center.com/hit-implementation-strategies-and-user-centered-design/</w:t>
      </w:r>
    </w:p>
    <w:p w14:paraId="6B80A534"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0. </w:t>
      </w:r>
      <w:r w:rsidRPr="00D12CF6">
        <w:rPr>
          <w:rFonts w:cs="Times New Roman"/>
          <w:noProof/>
        </w:rPr>
        <w:tab/>
        <w:t>Le T, Reeder B, Yoo D, Aziz R, Thompson HJ, Demiris G. An Evaluation of Wellness Assessment Visualizations for Older Adults. Telemed e-Health [Internet]. 2015;21(1):9–15. Available from: http://online.liebertpub.com/doi/abs/10.1089/tmj.2014.0012</w:t>
      </w:r>
    </w:p>
    <w:p w14:paraId="414E9B9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1. </w:t>
      </w:r>
      <w:r w:rsidRPr="00D12CF6">
        <w:rPr>
          <w:rFonts w:cs="Times New Roman"/>
          <w:noProof/>
        </w:rPr>
        <w:tab/>
        <w:t xml:space="preserve">De Vito Dabbs A, Myers BA, Mc Curry KR, Dunbar-Jacob J, Hawkins RP, Begey A, et al. User-Centered Design and Interactive Health Technologies for </w:t>
      </w:r>
      <w:r w:rsidRPr="00D12CF6">
        <w:rPr>
          <w:rFonts w:cs="Times New Roman"/>
          <w:noProof/>
        </w:rPr>
        <w:lastRenderedPageBreak/>
        <w:t>Patients. [cited 2017 May 29]; Available from: https://www.ncbi.nlm.nih.gov/pmc/articles/PMC2818536/pdf/nihms-160722.pdf</w:t>
      </w:r>
    </w:p>
    <w:p w14:paraId="7FB32E97"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2. </w:t>
      </w:r>
      <w:r w:rsidRPr="00D12CF6">
        <w:rPr>
          <w:rFonts w:cs="Times New Roman"/>
          <w:noProof/>
        </w:rPr>
        <w:tab/>
        <w:t>El Peruano. DECRETO SUPREMO N</w:t>
      </w:r>
      <w:r w:rsidRPr="00D12CF6">
        <w:rPr>
          <w:rFonts w:cs="Times New Roman"/>
          <w:noProof/>
          <w:vertAlign w:val="superscript"/>
        </w:rPr>
        <w:t>o</w:t>
      </w:r>
      <w:r w:rsidRPr="00D12CF6">
        <w:rPr>
          <w:rFonts w:cs="Times New Roman"/>
          <w:noProof/>
        </w:rPr>
        <w:t xml:space="preserve"> 008-2014-SA. 2014 [cited 2018 Mar 14]; Available from: http://busquedas.elperuano.pe/download/url/aprueban-el-reglamento-de-organizacion-y-funciones-de-la-superintendencia-nacion-1094629-2</w:t>
      </w:r>
    </w:p>
    <w:p w14:paraId="180F4F0B"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3. </w:t>
      </w:r>
      <w:r w:rsidRPr="00D12CF6">
        <w:rPr>
          <w:rFonts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1E5819F6"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4. </w:t>
      </w:r>
      <w:r w:rsidRPr="00D12CF6">
        <w:rPr>
          <w:rFonts w:cs="Times New Roman"/>
          <w:noProof/>
        </w:rPr>
        <w:tab/>
        <w:t>Seguro Integral de Salud - Microsoft Power BI [Internet]. [cited 2018 Jan 23]. Available from: https://app.powerbi.com/view?r=eyJrIjoiNTljNzlmMTUtM2Y5NS00M2FjLWIwMGUtZmE0MDFhMWI5OGZjIiwidCI6IjZmZTkxN2VlLWQ5OWMtNGJmNy05OGQ1LThhOTUyYTE3NzhjNCIsImMiOjR9</w:t>
      </w:r>
    </w:p>
    <w:p w14:paraId="34E8B85A"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5. </w:t>
      </w:r>
      <w:r w:rsidRPr="00D12CF6">
        <w:rPr>
          <w:rFonts w:cs="Times New Roman"/>
          <w:noProof/>
        </w:rPr>
        <w:tab/>
        <w:t>Plataforma de Información SUSALUD [Internet]. [cited 2018 Jan 23]. Available from: http://bi.susalud.gob.pe/QvAJAXZfc/opendoc.htm?document=QV Produccion%2FSIG_SUSALUD.qvw&amp;host=QVS%40srvqlikias&amp;anonymous=true</w:t>
      </w:r>
    </w:p>
    <w:p w14:paraId="5EF5213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6. </w:t>
      </w:r>
      <w:r w:rsidRPr="00D12CF6">
        <w:rPr>
          <w:rFonts w:cs="Times New Roman"/>
          <w:noProof/>
        </w:rPr>
        <w:tab/>
        <w:t>BPM PAC | Consulta [Internet]. [cited 2017 Mar 14]. Available from: http://app17.susalud.gob.pe/formulario_consulta/</w:t>
      </w:r>
    </w:p>
    <w:p w14:paraId="7D076675"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7. </w:t>
      </w:r>
      <w:r w:rsidRPr="00D12CF6">
        <w:rPr>
          <w:rFonts w:cs="Times New Roman"/>
          <w:noProof/>
        </w:rPr>
        <w:tab/>
        <w:t>SUSALUD CONTIGO - Aplicaciones de Android en Google Play [Internet]. [cited 2017 Mar 14]. Available from: https://play.google.com/store/apps/details?id=pe.gob.susalud.servicio&amp;hl=es</w:t>
      </w:r>
    </w:p>
    <w:p w14:paraId="1FF29AE8"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8. </w:t>
      </w:r>
      <w:r w:rsidRPr="00D12CF6">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392D684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9. </w:t>
      </w:r>
      <w:r w:rsidRPr="00D12CF6">
        <w:rPr>
          <w:rFonts w:cs="Times New Roman"/>
          <w:noProof/>
        </w:rPr>
        <w:tab/>
        <w:t>SUSALUD | Mapa Georeferenciado [Internet]. [cited 2018 Mar 14]. Available from: http://mapa.susalud.gob.pe/</w:t>
      </w:r>
    </w:p>
    <w:p w14:paraId="1E058BBD"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lastRenderedPageBreak/>
        <w:t xml:space="preserve">40. </w:t>
      </w:r>
      <w:r w:rsidRPr="00D12CF6">
        <w:rPr>
          <w:rFonts w:cs="Times New Roman"/>
          <w:noProof/>
        </w:rPr>
        <w:tab/>
        <w:t>Resolución Ministerial 667-2017/MINSA. [cited 2018 Mar 14]; Available from: ftp://ftp2.minsa.gob.pe/normaslegales/2017/RM_N°_667-2017-MINSA.PDF</w:t>
      </w:r>
    </w:p>
    <w:p w14:paraId="55CE8A61"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41. </w:t>
      </w:r>
      <w:r w:rsidRPr="00D12CF6">
        <w:rPr>
          <w:rFonts w:cs="Times New Roman"/>
          <w:noProof/>
        </w:rPr>
        <w:tab/>
        <w:t>RESOLUCION N° 160-2011-SUNASA/CD - Norma Legal Diario Oficial El Peruano [Internet]. [cited 2018 Mar 14]. Available from: http://busquedas.elperuano.pe/normaslegales/aprueban-reglamento-general-para-la-atencion-de-los-reclamos-resolucion-n-160-2011-sunasacd-737790-1/</w:t>
      </w:r>
    </w:p>
    <w:p w14:paraId="6F9F9855"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42. </w:t>
      </w:r>
      <w:r w:rsidRPr="00D12CF6">
        <w:rPr>
          <w:rFonts w:cs="Times New Roman"/>
          <w:noProof/>
        </w:rPr>
        <w:tab/>
        <w:t xml:space="preserve">Dowding DW, Merrill JA. Heuristics for Evaluation of Dashboard Visualizations Heuristic Evaluation Checklist for Dashboard Visualizations Does every screen have a title or Please circle the overall severity rating for this usability factor : Problem. 2017;1–11. </w:t>
      </w:r>
    </w:p>
    <w:p w14:paraId="58A3E0B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43. </w:t>
      </w:r>
      <w:r w:rsidRPr="00D12CF6">
        <w:rPr>
          <w:rFonts w:cs="Times New Roman"/>
          <w:noProof/>
        </w:rPr>
        <w:tab/>
        <w:t xml:space="preserve">Paul CL. A Modified Delphi Approach to a New Card Sorting Methodology. J Usability Stud. 2008;4(1):7–30. </w:t>
      </w:r>
    </w:p>
    <w:p w14:paraId="76EAAB49" w14:textId="676CE7EE" w:rsidR="00121596" w:rsidRPr="0039004D" w:rsidRDefault="00D95FB0" w:rsidP="00D12CF6">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23BA016A" w14:textId="77777777" w:rsidR="00161D0F" w:rsidRPr="0039004D" w:rsidRDefault="00161D0F" w:rsidP="00262D6E">
      <w:pPr>
        <w:spacing w:line="360" w:lineRule="auto"/>
        <w:jc w:val="both"/>
        <w:rPr>
          <w:rFonts w:cs="Times New Roman"/>
          <w:lang w:val="es-PE"/>
        </w:rPr>
      </w:pPr>
    </w:p>
    <w:p w14:paraId="31D4F695" w14:textId="77777777" w:rsidR="00161D0F" w:rsidRPr="0039004D" w:rsidRDefault="00161D0F" w:rsidP="00262D6E">
      <w:pPr>
        <w:spacing w:line="360" w:lineRule="auto"/>
        <w:jc w:val="both"/>
        <w:rPr>
          <w:rFonts w:cs="Times New Roman"/>
          <w:lang w:val="es-PE"/>
        </w:rPr>
      </w:pPr>
    </w:p>
    <w:p w14:paraId="52047903" w14:textId="77777777" w:rsidR="00161D0F" w:rsidRPr="0039004D" w:rsidRDefault="00161D0F" w:rsidP="00262D6E">
      <w:pPr>
        <w:spacing w:line="360" w:lineRule="auto"/>
        <w:jc w:val="both"/>
        <w:rPr>
          <w:rFonts w:cs="Times New Roman"/>
          <w:lang w:val="es-PE"/>
        </w:rPr>
      </w:pPr>
    </w:p>
    <w:p w14:paraId="10A33B7D" w14:textId="77777777" w:rsidR="00161D0F" w:rsidRPr="0039004D" w:rsidRDefault="00161D0F" w:rsidP="00262D6E">
      <w:pPr>
        <w:spacing w:line="360" w:lineRule="auto"/>
        <w:jc w:val="both"/>
        <w:rPr>
          <w:rFonts w:cs="Times New Roman"/>
          <w:lang w:val="es-PE"/>
        </w:rPr>
      </w:pPr>
    </w:p>
    <w:p w14:paraId="612DE441" w14:textId="77777777" w:rsidR="00161D0F" w:rsidRPr="0039004D" w:rsidRDefault="00161D0F" w:rsidP="00262D6E">
      <w:pPr>
        <w:spacing w:line="360" w:lineRule="auto"/>
        <w:jc w:val="both"/>
        <w:rPr>
          <w:rFonts w:cs="Times New Roman"/>
          <w:lang w:val="es-PE"/>
        </w:rPr>
      </w:pPr>
    </w:p>
    <w:p w14:paraId="389A7425" w14:textId="77777777" w:rsidR="00161D0F" w:rsidRPr="0039004D" w:rsidRDefault="00161D0F" w:rsidP="00262D6E">
      <w:pPr>
        <w:spacing w:line="360" w:lineRule="auto"/>
        <w:jc w:val="both"/>
        <w:rPr>
          <w:rFonts w:cs="Times New Roman"/>
          <w:lang w:val="es-PE"/>
        </w:rPr>
      </w:pPr>
    </w:p>
    <w:p w14:paraId="186683D0" w14:textId="77777777" w:rsidR="00161D0F" w:rsidRPr="0039004D" w:rsidRDefault="00161D0F" w:rsidP="00262D6E">
      <w:pPr>
        <w:spacing w:line="360" w:lineRule="auto"/>
        <w:jc w:val="both"/>
        <w:rPr>
          <w:rFonts w:cs="Times New Roman"/>
          <w:lang w:val="es-PE"/>
        </w:rPr>
      </w:pPr>
    </w:p>
    <w:p w14:paraId="2FDB8A45" w14:textId="77777777" w:rsidR="00161D0F" w:rsidRPr="0039004D" w:rsidRDefault="00161D0F" w:rsidP="00262D6E">
      <w:pPr>
        <w:spacing w:line="360" w:lineRule="auto"/>
        <w:jc w:val="both"/>
        <w:rPr>
          <w:rFonts w:cs="Times New Roman"/>
          <w:lang w:val="es-PE"/>
        </w:rPr>
      </w:pPr>
    </w:p>
    <w:p w14:paraId="14544C64" w14:textId="77777777" w:rsidR="00161D0F" w:rsidRPr="0039004D" w:rsidRDefault="00161D0F" w:rsidP="00262D6E">
      <w:pPr>
        <w:spacing w:line="360" w:lineRule="auto"/>
        <w:jc w:val="both"/>
        <w:rPr>
          <w:rFonts w:cs="Times New Roman"/>
          <w:lang w:val="es-PE"/>
        </w:rPr>
      </w:pPr>
    </w:p>
    <w:p w14:paraId="01034B35" w14:textId="77777777" w:rsidR="00A12DD0" w:rsidRPr="0039004D" w:rsidRDefault="00A12DD0" w:rsidP="00262D6E">
      <w:pPr>
        <w:pStyle w:val="Ttulo1"/>
        <w:spacing w:line="360" w:lineRule="auto"/>
        <w:rPr>
          <w:rFonts w:cs="Times New Roman"/>
          <w:szCs w:val="24"/>
        </w:rPr>
      </w:pPr>
      <w:bookmarkStart w:id="45" w:name="_Toc508100452"/>
      <w:r w:rsidRPr="0039004D">
        <w:rPr>
          <w:rFonts w:cs="Times New Roman"/>
          <w:szCs w:val="24"/>
        </w:rPr>
        <w:lastRenderedPageBreak/>
        <w:t>Anexos</w:t>
      </w:r>
      <w:bookmarkEnd w:id="45"/>
    </w:p>
    <w:p w14:paraId="7668F08A" w14:textId="77777777" w:rsidR="00161D0F" w:rsidRPr="0039004D" w:rsidRDefault="00161D0F" w:rsidP="00262D6E">
      <w:pPr>
        <w:spacing w:line="360" w:lineRule="auto"/>
        <w:jc w:val="both"/>
        <w:rPr>
          <w:rFonts w:cs="Times New Roman"/>
          <w:lang w:val="es-ES"/>
        </w:rPr>
      </w:pPr>
    </w:p>
    <w:p w14:paraId="76DE309D" w14:textId="1DB7F5F2" w:rsidR="00161D0F" w:rsidRPr="0039004D" w:rsidRDefault="00161D0F" w:rsidP="00BE0437">
      <w:pPr>
        <w:pStyle w:val="Ttulo2"/>
        <w:spacing w:line="360" w:lineRule="auto"/>
        <w:rPr>
          <w:rFonts w:cs="Times New Roman"/>
          <w:b w:val="0"/>
        </w:rPr>
      </w:pPr>
      <w:bookmarkStart w:id="46" w:name="_Toc508100453"/>
      <w:r w:rsidRPr="0039004D">
        <w:rPr>
          <w:rFonts w:cs="Times New Roman"/>
          <w:szCs w:val="24"/>
        </w:rPr>
        <w:t>Anexo 1</w:t>
      </w:r>
      <w:bookmarkEnd w:id="46"/>
      <w:r w:rsidR="00BE0437">
        <w:rPr>
          <w:rFonts w:cs="Times New Roman"/>
          <w:szCs w:val="24"/>
        </w:rPr>
        <w:t xml:space="preserve">: </w:t>
      </w:r>
      <w:r w:rsidRPr="0039004D">
        <w:rPr>
          <w:rFonts w:cs="Times New Roman"/>
          <w:b w:val="0"/>
          <w:bCs/>
        </w:rPr>
        <w:t>Conse</w:t>
      </w:r>
      <w:r w:rsidR="00000DBF" w:rsidRPr="0039004D">
        <w:rPr>
          <w:rFonts w:cs="Times New Roman"/>
          <w:b w:val="0"/>
          <w:bCs/>
        </w:rPr>
        <w:t>ntimiento Informado del usuario</w:t>
      </w:r>
      <w:r w:rsidRPr="0039004D">
        <w:rPr>
          <w:rFonts w:cs="Times New Roman"/>
          <w:b w:val="0"/>
          <w:bCs/>
        </w:rPr>
        <w:t xml:space="preserve"> final para realizar entrevistas a profundidad</w:t>
      </w:r>
      <w:r w:rsidR="007B7445" w:rsidRPr="0039004D">
        <w:rPr>
          <w:rFonts w:cs="Times New Roman"/>
          <w:b w:val="0"/>
          <w:bCs/>
        </w:rPr>
        <w:t>.</w:t>
      </w:r>
    </w:p>
    <w:p w14:paraId="44FBE4E1" w14:textId="77777777" w:rsidR="00161D0F" w:rsidRPr="0039004D" w:rsidRDefault="00161D0F" w:rsidP="00262D6E">
      <w:pPr>
        <w:pBdr>
          <w:bottom w:val="single" w:sz="12" w:space="1" w:color="auto"/>
        </w:pBdr>
        <w:spacing w:line="360" w:lineRule="auto"/>
        <w:jc w:val="both"/>
        <w:rPr>
          <w:rFonts w:cs="Times New Roman"/>
          <w:b/>
          <w:bCs/>
        </w:rPr>
      </w:pPr>
    </w:p>
    <w:p w14:paraId="0E8870AC"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23571D4D"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600BC9E5"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3F4D3580" w14:textId="77777777" w:rsidR="00161D0F" w:rsidRPr="0039004D" w:rsidRDefault="00161D0F" w:rsidP="00262D6E">
      <w:pPr>
        <w:spacing w:line="360" w:lineRule="auto"/>
        <w:jc w:val="both"/>
        <w:rPr>
          <w:rFonts w:cs="Times New Roman"/>
          <w:b/>
          <w:bCs/>
        </w:rPr>
      </w:pPr>
    </w:p>
    <w:p w14:paraId="100A4B24"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75F15D2C"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47904A8F"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0589273F"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79B34073" w14:textId="77777777" w:rsidR="00161D0F" w:rsidRPr="0039004D" w:rsidRDefault="00161D0F" w:rsidP="00262D6E">
      <w:pPr>
        <w:spacing w:line="360" w:lineRule="auto"/>
        <w:jc w:val="both"/>
        <w:rPr>
          <w:rFonts w:cs="Times New Roman"/>
        </w:rPr>
      </w:pPr>
    </w:p>
    <w:p w14:paraId="6CBC6E31"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13DC35BB"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0205F804" w14:textId="77777777" w:rsidR="00161D0F" w:rsidRPr="0039004D" w:rsidRDefault="00161D0F" w:rsidP="00262D6E">
      <w:pPr>
        <w:spacing w:line="360" w:lineRule="auto"/>
        <w:jc w:val="both"/>
        <w:rPr>
          <w:rFonts w:cs="Times New Roman"/>
          <w:b/>
          <w:bCs/>
        </w:rPr>
      </w:pPr>
    </w:p>
    <w:p w14:paraId="3A0863F5"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6EEF71D0"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72EE382A" w14:textId="77777777" w:rsidR="00161D0F" w:rsidRPr="0039004D" w:rsidRDefault="00161D0F" w:rsidP="00262D6E">
      <w:pPr>
        <w:spacing w:line="360" w:lineRule="auto"/>
        <w:ind w:left="15" w:firstLine="15"/>
        <w:jc w:val="both"/>
        <w:rPr>
          <w:rFonts w:cs="Times New Roman"/>
        </w:rPr>
      </w:pPr>
    </w:p>
    <w:p w14:paraId="37ED89FC"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2ED36396"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7EA03F90" w14:textId="77777777" w:rsidR="007B7445" w:rsidRPr="0039004D" w:rsidRDefault="007B7445" w:rsidP="00262D6E">
      <w:pPr>
        <w:spacing w:line="360" w:lineRule="auto"/>
        <w:ind w:left="15"/>
        <w:jc w:val="both"/>
        <w:rPr>
          <w:rFonts w:cs="Times New Roman"/>
        </w:rPr>
      </w:pPr>
    </w:p>
    <w:p w14:paraId="64B381DA"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558982DA"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176DCC4D" w14:textId="77777777" w:rsidR="00161D0F" w:rsidRPr="0039004D" w:rsidRDefault="00161D0F" w:rsidP="00262D6E">
      <w:pPr>
        <w:spacing w:line="360" w:lineRule="auto"/>
        <w:jc w:val="both"/>
        <w:rPr>
          <w:rFonts w:cs="Times New Roman"/>
        </w:rPr>
      </w:pPr>
    </w:p>
    <w:p w14:paraId="6A43570C"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346F6697"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30BF72AB" w14:textId="77777777" w:rsidR="00161D0F" w:rsidRPr="0039004D" w:rsidRDefault="00161D0F" w:rsidP="00262D6E">
      <w:pPr>
        <w:spacing w:line="360" w:lineRule="auto"/>
        <w:ind w:left="15"/>
        <w:jc w:val="both"/>
        <w:rPr>
          <w:rFonts w:cs="Times New Roman"/>
          <w:b/>
          <w:bCs/>
        </w:rPr>
      </w:pPr>
    </w:p>
    <w:p w14:paraId="3B9ECC5C"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5612AEC7"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25C7DB77"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7F3B2F88" w14:textId="77777777" w:rsidR="00161D0F" w:rsidRPr="0039004D" w:rsidRDefault="00161D0F" w:rsidP="00262D6E">
      <w:pPr>
        <w:spacing w:line="360" w:lineRule="auto"/>
        <w:ind w:left="15"/>
        <w:jc w:val="both"/>
        <w:rPr>
          <w:rFonts w:cs="Times New Roman"/>
          <w:bCs/>
        </w:rPr>
      </w:pPr>
    </w:p>
    <w:p w14:paraId="1C9B634D"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103D5439"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1BD4BA9E" w14:textId="77777777" w:rsidR="00161D0F" w:rsidRPr="0039004D" w:rsidRDefault="00161D0F" w:rsidP="00262D6E">
      <w:pPr>
        <w:spacing w:line="360" w:lineRule="auto"/>
        <w:ind w:left="15"/>
        <w:jc w:val="both"/>
        <w:rPr>
          <w:rFonts w:cs="Times New Roman"/>
        </w:rPr>
      </w:pPr>
    </w:p>
    <w:p w14:paraId="4B0803CF"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0D86EFD3"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0CAB1A0B" w14:textId="77777777" w:rsidR="00161D0F" w:rsidRPr="0039004D" w:rsidRDefault="00161D0F" w:rsidP="00262D6E">
      <w:pPr>
        <w:spacing w:line="360" w:lineRule="auto"/>
        <w:ind w:left="15"/>
        <w:jc w:val="both"/>
        <w:rPr>
          <w:rFonts w:cs="Times New Roman"/>
          <w:b/>
        </w:rPr>
      </w:pPr>
    </w:p>
    <w:p w14:paraId="1B12C7CE" w14:textId="27CB11E0" w:rsidR="00161D0F" w:rsidRPr="0039004D" w:rsidRDefault="000964E4" w:rsidP="00262D6E">
      <w:pPr>
        <w:spacing w:line="360" w:lineRule="auto"/>
        <w:ind w:left="15"/>
        <w:jc w:val="both"/>
        <w:rPr>
          <w:rFonts w:cs="Times New Roman"/>
          <w:bCs/>
        </w:rPr>
      </w:pPr>
      <w:r w:rsidRPr="0039004D">
        <w:rPr>
          <w:rFonts w:cs="Times New Roman"/>
          <w:bCs/>
          <w:noProof/>
          <w:lang w:eastAsia="es-ES_tradnl"/>
        </w:rPr>
        <mc:AlternateContent>
          <mc:Choice Requires="wps">
            <w:drawing>
              <wp:anchor distT="4294967294" distB="4294967294" distL="114300" distR="114300" simplePos="0" relativeHeight="251659264" behindDoc="0" locked="0" layoutInCell="1" allowOverlap="1" wp14:anchorId="33FF4B83" wp14:editId="4FE53911">
                <wp:simplePos x="0" y="0"/>
                <wp:positionH relativeFrom="column">
                  <wp:posOffset>-5080</wp:posOffset>
                </wp:positionH>
                <wp:positionV relativeFrom="paragraph">
                  <wp:posOffset>200659</wp:posOffset>
                </wp:positionV>
                <wp:extent cx="5142230" cy="0"/>
                <wp:effectExtent l="0" t="0" r="13970" b="25400"/>
                <wp:wrapNone/>
                <wp:docPr id="1"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64CC1E7" id="1 Conector recto"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" strokecolor="black [3200]" strokeweight=".5pt">
                <v:stroke joinstyle="miter"/>
                <o:lock v:ext="edit" shapetype="f"/>
              </v:line>
            </w:pict>
          </mc:Fallback>
        </mc:AlternateContent>
      </w:r>
    </w:p>
    <w:p w14:paraId="3A87D8F7"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089B5F3D" w14:textId="77777777" w:rsidR="00161D0F" w:rsidRPr="0039004D" w:rsidRDefault="00161D0F" w:rsidP="00262D6E">
      <w:pPr>
        <w:spacing w:line="360" w:lineRule="auto"/>
        <w:ind w:left="15"/>
        <w:jc w:val="both"/>
        <w:rPr>
          <w:rFonts w:cs="Times New Roman"/>
          <w:bCs/>
        </w:rPr>
      </w:pPr>
    </w:p>
    <w:p w14:paraId="4BA16307" w14:textId="459E827B" w:rsidR="00161D0F" w:rsidRPr="0039004D" w:rsidRDefault="000964E4" w:rsidP="00262D6E">
      <w:pPr>
        <w:spacing w:line="360" w:lineRule="auto"/>
        <w:ind w:left="15"/>
        <w:jc w:val="both"/>
        <w:rPr>
          <w:rFonts w:cs="Times New Roman"/>
          <w:bCs/>
        </w:rPr>
      </w:pPr>
      <w:r w:rsidRPr="0039004D">
        <w:rPr>
          <w:rFonts w:cs="Times New Roman"/>
          <w:bCs/>
          <w:noProof/>
          <w:lang w:eastAsia="es-ES_tradnl"/>
        </w:rPr>
        <mc:AlternateContent>
          <mc:Choice Requires="wps">
            <w:drawing>
              <wp:anchor distT="4294967294" distB="4294967294" distL="114300" distR="114300" simplePos="0" relativeHeight="251660288" behindDoc="0" locked="0" layoutInCell="1" allowOverlap="1" wp14:anchorId="6400BDE0" wp14:editId="765C14FF">
                <wp:simplePos x="0" y="0"/>
                <wp:positionH relativeFrom="column">
                  <wp:posOffset>3996055</wp:posOffset>
                </wp:positionH>
                <wp:positionV relativeFrom="paragraph">
                  <wp:posOffset>186689</wp:posOffset>
                </wp:positionV>
                <wp:extent cx="1141095" cy="0"/>
                <wp:effectExtent l="0" t="0" r="27305" b="25400"/>
                <wp:wrapNone/>
                <wp:docPr id="2"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DB89838" id="2 Conector recto" o:spid="_x0000_s1026" style="position:absolute;z-index:2516602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" strokecolor="black [3200]" strokeweight=".5pt">
                <v:stroke joinstyle="miter"/>
                <o:lock v:ext="edit" shapetype="f"/>
              </v:line>
            </w:pict>
          </mc:Fallback>
        </mc:AlternateContent>
      </w:r>
      <w:r w:rsidRPr="0039004D">
        <w:rPr>
          <w:rFonts w:cs="Times New Roman"/>
          <w:bCs/>
          <w:noProof/>
          <w:lang w:eastAsia="es-ES_tradnl"/>
        </w:rPr>
        <mc:AlternateContent>
          <mc:Choice Requires="wps">
            <w:drawing>
              <wp:anchor distT="4294967294" distB="4294967294" distL="114300" distR="114300" simplePos="0" relativeHeight="251661312" behindDoc="0" locked="0" layoutInCell="1" allowOverlap="1" wp14:anchorId="0B8119B0" wp14:editId="148EC89F">
                <wp:simplePos x="0" y="0"/>
                <wp:positionH relativeFrom="column">
                  <wp:posOffset>-4445</wp:posOffset>
                </wp:positionH>
                <wp:positionV relativeFrom="paragraph">
                  <wp:posOffset>194309</wp:posOffset>
                </wp:positionV>
                <wp:extent cx="1455420" cy="0"/>
                <wp:effectExtent l="0" t="0" r="17780" b="25400"/>
                <wp:wrapNone/>
                <wp:docPr id="5"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81030A1" id="5 Conector recto" o:spid="_x0000_s1026" style="position:absolute;z-index:25166131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" strokecolor="black [3200]" strokeweight=".5pt">
                <v:stroke joinstyle="miter"/>
                <o:lock v:ext="edit" shapetype="f"/>
              </v:line>
            </w:pict>
          </mc:Fallback>
        </mc:AlternateContent>
      </w:r>
    </w:p>
    <w:p w14:paraId="0960E268"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64DA619B" w14:textId="77777777" w:rsidR="00161D0F" w:rsidRPr="0039004D" w:rsidRDefault="00161D0F" w:rsidP="00262D6E">
      <w:pPr>
        <w:spacing w:line="360" w:lineRule="auto"/>
        <w:ind w:left="15"/>
        <w:jc w:val="both"/>
        <w:rPr>
          <w:rFonts w:cs="Times New Roman"/>
          <w:bCs/>
        </w:rPr>
      </w:pPr>
    </w:p>
    <w:p w14:paraId="28DF6F7F" w14:textId="77777777" w:rsidR="00161D0F" w:rsidRPr="0039004D" w:rsidRDefault="00161D0F" w:rsidP="00262D6E">
      <w:pPr>
        <w:spacing w:line="360" w:lineRule="auto"/>
        <w:ind w:left="15"/>
        <w:jc w:val="both"/>
        <w:rPr>
          <w:rFonts w:cs="Times New Roman"/>
          <w:bCs/>
        </w:rPr>
      </w:pPr>
    </w:p>
    <w:p w14:paraId="1EC51C1A"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0AD3D76F" w14:textId="344E1E28" w:rsidR="00161D0F" w:rsidRPr="0039004D" w:rsidRDefault="000964E4" w:rsidP="00262D6E">
      <w:pPr>
        <w:spacing w:line="360" w:lineRule="auto"/>
        <w:ind w:left="15"/>
        <w:jc w:val="both"/>
        <w:rPr>
          <w:rFonts w:cs="Times New Roman"/>
          <w:bCs/>
        </w:rPr>
      </w:pPr>
      <w:r w:rsidRPr="0039004D">
        <w:rPr>
          <w:rFonts w:cs="Times New Roman"/>
          <w:bCs/>
          <w:noProof/>
          <w:lang w:eastAsia="es-ES_tradnl"/>
        </w:rPr>
        <mc:AlternateContent>
          <mc:Choice Requires="wps">
            <w:drawing>
              <wp:anchor distT="4294967294" distB="4294967294" distL="114300" distR="114300" simplePos="0" relativeHeight="251664384" behindDoc="0" locked="0" layoutInCell="1" allowOverlap="1" wp14:anchorId="72C32A35" wp14:editId="5E31B734">
                <wp:simplePos x="0" y="0"/>
                <wp:positionH relativeFrom="column">
                  <wp:posOffset>-4445</wp:posOffset>
                </wp:positionH>
                <wp:positionV relativeFrom="paragraph">
                  <wp:posOffset>210184</wp:posOffset>
                </wp:positionV>
                <wp:extent cx="5142230" cy="0"/>
                <wp:effectExtent l="0" t="0" r="13970" b="2540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0AEBD0E" id="8 Conector recto" o:spid="_x0000_s1026" style="position:absolute;z-index:2516643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" strokecolor="black [3200]" strokeweight=".5pt">
                <v:stroke joinstyle="miter"/>
                <o:lock v:ext="edit" shapetype="f"/>
              </v:line>
            </w:pict>
          </mc:Fallback>
        </mc:AlternateContent>
      </w:r>
    </w:p>
    <w:p w14:paraId="7BFC6376"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C80912B" w14:textId="77777777" w:rsidR="00161D0F" w:rsidRPr="0039004D" w:rsidRDefault="00161D0F" w:rsidP="00262D6E">
      <w:pPr>
        <w:spacing w:line="360" w:lineRule="auto"/>
        <w:ind w:left="15"/>
        <w:jc w:val="both"/>
        <w:rPr>
          <w:rFonts w:cs="Times New Roman"/>
          <w:bCs/>
        </w:rPr>
      </w:pPr>
    </w:p>
    <w:p w14:paraId="0B4DD64C" w14:textId="77777777" w:rsidR="00161D0F" w:rsidRPr="0039004D" w:rsidRDefault="00161D0F" w:rsidP="00262D6E">
      <w:pPr>
        <w:spacing w:line="360" w:lineRule="auto"/>
        <w:ind w:left="15"/>
        <w:jc w:val="both"/>
        <w:rPr>
          <w:rFonts w:cs="Times New Roman"/>
          <w:bCs/>
        </w:rPr>
      </w:pPr>
    </w:p>
    <w:p w14:paraId="4422D383" w14:textId="7F1DF0C3" w:rsidR="00161D0F" w:rsidRPr="0039004D" w:rsidRDefault="000964E4" w:rsidP="00262D6E">
      <w:pPr>
        <w:spacing w:line="360" w:lineRule="auto"/>
        <w:ind w:left="15"/>
        <w:jc w:val="both"/>
        <w:rPr>
          <w:rFonts w:cs="Times New Roman"/>
          <w:bCs/>
        </w:rPr>
      </w:pPr>
      <w:r w:rsidRPr="0039004D">
        <w:rPr>
          <w:rFonts w:cs="Times New Roman"/>
          <w:bCs/>
          <w:noProof/>
          <w:lang w:eastAsia="es-ES_tradnl"/>
        </w:rPr>
        <mc:AlternateContent>
          <mc:Choice Requires="wps">
            <w:drawing>
              <wp:anchor distT="4294967294" distB="4294967294" distL="114300" distR="114300" simplePos="0" relativeHeight="251663360" behindDoc="0" locked="0" layoutInCell="1" allowOverlap="1" wp14:anchorId="44373913" wp14:editId="74872185">
                <wp:simplePos x="0" y="0"/>
                <wp:positionH relativeFrom="column">
                  <wp:posOffset>3996055</wp:posOffset>
                </wp:positionH>
                <wp:positionV relativeFrom="paragraph">
                  <wp:posOffset>189864</wp:posOffset>
                </wp:positionV>
                <wp:extent cx="1141095" cy="0"/>
                <wp:effectExtent l="0" t="0" r="27305" b="25400"/>
                <wp:wrapNone/>
                <wp:docPr id="4"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76098B4" id="7 Conector recto" o:spid="_x0000_s1026" style="position:absolute;z-index:25166336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" strokecolor="black [3200]" strokeweight=".5pt">
                <v:stroke joinstyle="miter"/>
                <o:lock v:ext="edit" shapetype="f"/>
              </v:line>
            </w:pict>
          </mc:Fallback>
        </mc:AlternateContent>
      </w:r>
      <w:r w:rsidRPr="0039004D">
        <w:rPr>
          <w:rFonts w:cs="Times New Roman"/>
          <w:bCs/>
          <w:noProof/>
          <w:lang w:eastAsia="es-ES_tradnl"/>
        </w:rPr>
        <mc:AlternateContent>
          <mc:Choice Requires="wps">
            <w:drawing>
              <wp:anchor distT="4294967294" distB="4294967294" distL="114300" distR="114300" simplePos="0" relativeHeight="251662336" behindDoc="0" locked="0" layoutInCell="1" allowOverlap="1" wp14:anchorId="159577A1" wp14:editId="18D3D6EF">
                <wp:simplePos x="0" y="0"/>
                <wp:positionH relativeFrom="column">
                  <wp:posOffset>-4445</wp:posOffset>
                </wp:positionH>
                <wp:positionV relativeFrom="paragraph">
                  <wp:posOffset>190499</wp:posOffset>
                </wp:positionV>
                <wp:extent cx="1455420" cy="0"/>
                <wp:effectExtent l="0" t="0" r="17780" b="25400"/>
                <wp:wrapNone/>
                <wp:docPr id="9"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5AB65F7" id="6 Conector recto" o:spid="_x0000_s1026" style="position:absolute;z-index:2516623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" strokecolor="black [3200]" strokeweight=".5pt">
                <v:stroke joinstyle="miter"/>
                <o:lock v:ext="edit" shapetype="f"/>
              </v:line>
            </w:pict>
          </mc:Fallback>
        </mc:AlternateContent>
      </w:r>
    </w:p>
    <w:p w14:paraId="07192162"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6A226971" w14:textId="77777777" w:rsidR="00161D0F" w:rsidRPr="0039004D" w:rsidRDefault="00161D0F" w:rsidP="00262D6E">
      <w:pPr>
        <w:spacing w:line="360" w:lineRule="auto"/>
        <w:jc w:val="both"/>
        <w:rPr>
          <w:rFonts w:cs="Times New Roman"/>
        </w:rPr>
      </w:pPr>
    </w:p>
    <w:p w14:paraId="453400C6" w14:textId="77777777" w:rsidR="00161D0F" w:rsidRPr="0039004D" w:rsidRDefault="00161D0F" w:rsidP="00262D6E">
      <w:pPr>
        <w:spacing w:line="360" w:lineRule="auto"/>
        <w:jc w:val="both"/>
        <w:rPr>
          <w:rFonts w:cs="Times New Roman"/>
          <w:lang w:val="es-ES"/>
        </w:rPr>
      </w:pPr>
    </w:p>
    <w:p w14:paraId="770E74E8" w14:textId="77777777" w:rsidR="00402BAD" w:rsidRPr="0039004D" w:rsidRDefault="00402BAD" w:rsidP="00262D6E">
      <w:pPr>
        <w:spacing w:line="360" w:lineRule="auto"/>
        <w:jc w:val="both"/>
        <w:rPr>
          <w:rFonts w:cs="Times New Roman"/>
          <w:lang w:val="es-ES"/>
        </w:rPr>
      </w:pPr>
    </w:p>
    <w:p w14:paraId="00A7E557" w14:textId="77777777" w:rsidR="00161D0F" w:rsidRPr="0039004D" w:rsidRDefault="00161D0F" w:rsidP="00262D6E">
      <w:pPr>
        <w:spacing w:line="360" w:lineRule="auto"/>
        <w:jc w:val="both"/>
        <w:rPr>
          <w:rFonts w:cs="Times New Roman"/>
          <w:b/>
          <w:u w:val="single"/>
          <w:lang w:val="es-ES"/>
        </w:rPr>
      </w:pPr>
    </w:p>
    <w:p w14:paraId="4415F43A" w14:textId="77777777" w:rsidR="007B7445" w:rsidRPr="0039004D" w:rsidRDefault="007B7445" w:rsidP="00262D6E">
      <w:pPr>
        <w:spacing w:line="360" w:lineRule="auto"/>
        <w:jc w:val="both"/>
        <w:rPr>
          <w:rFonts w:cs="Times New Roman"/>
          <w:b/>
          <w:u w:val="single"/>
          <w:lang w:val="es-ES"/>
        </w:rPr>
      </w:pPr>
    </w:p>
    <w:p w14:paraId="194722B3" w14:textId="77777777" w:rsidR="007B7445" w:rsidRPr="0039004D" w:rsidRDefault="007B7445" w:rsidP="00262D6E">
      <w:pPr>
        <w:spacing w:line="360" w:lineRule="auto"/>
        <w:jc w:val="both"/>
        <w:rPr>
          <w:rFonts w:cs="Times New Roman"/>
          <w:b/>
          <w:u w:val="single"/>
          <w:lang w:val="es-ES"/>
        </w:rPr>
      </w:pPr>
    </w:p>
    <w:p w14:paraId="590AF2DC" w14:textId="77777777" w:rsidR="007B7445" w:rsidRPr="0039004D" w:rsidRDefault="007B7445" w:rsidP="00262D6E">
      <w:pPr>
        <w:spacing w:line="360" w:lineRule="auto"/>
        <w:jc w:val="both"/>
        <w:rPr>
          <w:rFonts w:cs="Times New Roman"/>
          <w:b/>
          <w:u w:val="single"/>
          <w:lang w:val="es-ES"/>
        </w:rPr>
      </w:pPr>
    </w:p>
    <w:p w14:paraId="1413C6DA" w14:textId="77777777" w:rsidR="007B7445" w:rsidRPr="0039004D" w:rsidRDefault="007B7445" w:rsidP="00262D6E">
      <w:pPr>
        <w:spacing w:line="360" w:lineRule="auto"/>
        <w:jc w:val="both"/>
        <w:rPr>
          <w:rFonts w:cs="Times New Roman"/>
          <w:b/>
          <w:u w:val="single"/>
          <w:lang w:val="es-ES"/>
        </w:rPr>
      </w:pPr>
    </w:p>
    <w:p w14:paraId="55C0665F" w14:textId="77777777" w:rsidR="007B7445" w:rsidRPr="0039004D" w:rsidRDefault="007B7445" w:rsidP="00262D6E">
      <w:pPr>
        <w:spacing w:line="360" w:lineRule="auto"/>
        <w:jc w:val="both"/>
        <w:rPr>
          <w:rFonts w:cs="Times New Roman"/>
          <w:b/>
          <w:u w:val="single"/>
          <w:lang w:val="es-ES"/>
        </w:rPr>
      </w:pPr>
    </w:p>
    <w:p w14:paraId="512427CC" w14:textId="77777777" w:rsidR="00000DBF" w:rsidRPr="0039004D" w:rsidRDefault="00000DBF" w:rsidP="00262D6E">
      <w:pPr>
        <w:spacing w:line="360" w:lineRule="auto"/>
        <w:jc w:val="both"/>
        <w:rPr>
          <w:rFonts w:cs="Times New Roman"/>
          <w:b/>
          <w:u w:val="single"/>
          <w:lang w:val="es-ES"/>
        </w:rPr>
      </w:pPr>
    </w:p>
    <w:p w14:paraId="73179C6A" w14:textId="77777777" w:rsidR="00000DBF" w:rsidRPr="0039004D" w:rsidRDefault="00000DBF" w:rsidP="00262D6E">
      <w:pPr>
        <w:spacing w:line="360" w:lineRule="auto"/>
        <w:jc w:val="both"/>
        <w:rPr>
          <w:rFonts w:cs="Times New Roman"/>
          <w:b/>
          <w:u w:val="single"/>
          <w:lang w:val="es-ES"/>
        </w:rPr>
      </w:pPr>
    </w:p>
    <w:p w14:paraId="6BD89082" w14:textId="77777777" w:rsidR="00161D0F" w:rsidRPr="0039004D" w:rsidRDefault="00161D0F" w:rsidP="00262D6E">
      <w:pPr>
        <w:pStyle w:val="Ttulo2"/>
        <w:spacing w:line="360" w:lineRule="auto"/>
        <w:rPr>
          <w:rFonts w:cs="Times New Roman"/>
          <w:szCs w:val="24"/>
          <w:lang w:val="es-ES"/>
        </w:rPr>
      </w:pPr>
      <w:bookmarkStart w:id="47" w:name="_Toc508100454"/>
      <w:r w:rsidRPr="0039004D">
        <w:rPr>
          <w:rFonts w:cs="Times New Roman"/>
          <w:szCs w:val="24"/>
          <w:lang w:val="es-ES"/>
        </w:rPr>
        <w:lastRenderedPageBreak/>
        <w:t>Anexo 2: Guía Semi-Estructurada de Entrevista a Profundidad para usuarios finales Nº1</w:t>
      </w:r>
      <w:bookmarkEnd w:id="47"/>
    </w:p>
    <w:p w14:paraId="6E2CAAC2" w14:textId="77777777" w:rsidR="00161D0F" w:rsidRPr="0039004D" w:rsidRDefault="00161D0F" w:rsidP="00262D6E">
      <w:pPr>
        <w:spacing w:line="360" w:lineRule="auto"/>
        <w:jc w:val="both"/>
        <w:rPr>
          <w:rFonts w:cs="Times New Roman"/>
          <w:b/>
          <w:lang w:val="es-ES"/>
        </w:rPr>
      </w:pPr>
    </w:p>
    <w:p w14:paraId="429FC518"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065903DD" w14:textId="77777777" w:rsidR="00161D0F" w:rsidRPr="0039004D" w:rsidRDefault="00161D0F" w:rsidP="00262D6E">
      <w:pPr>
        <w:spacing w:line="360" w:lineRule="auto"/>
        <w:jc w:val="both"/>
        <w:rPr>
          <w:rFonts w:cs="Times New Roman"/>
        </w:rPr>
      </w:pPr>
    </w:p>
    <w:p w14:paraId="1FF5D61B"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352392B7" w14:textId="77777777" w:rsidR="00161D0F" w:rsidRPr="0039004D" w:rsidRDefault="00161D0F" w:rsidP="00262D6E">
      <w:pPr>
        <w:spacing w:line="360" w:lineRule="auto"/>
        <w:jc w:val="both"/>
        <w:rPr>
          <w:rFonts w:eastAsia="Times New Roman" w:cs="Times New Roman"/>
        </w:rPr>
      </w:pPr>
    </w:p>
    <w:p w14:paraId="30C04635"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5B521CE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782C500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570691D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32154CE8"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7634206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48CC954B"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6B8831C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62EB008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6C80157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08C4F2BE"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06A11B99"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6DAC756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0C1FD7F1"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3CABF9F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2CA1422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4173F909"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19259574" w14:textId="77777777" w:rsidR="00161D0F" w:rsidRPr="0039004D" w:rsidRDefault="00161D0F" w:rsidP="00262D6E">
      <w:pPr>
        <w:spacing w:line="360" w:lineRule="auto"/>
        <w:jc w:val="both"/>
        <w:rPr>
          <w:rFonts w:eastAsia="Times New Roman" w:cs="Times New Roman"/>
        </w:rPr>
      </w:pPr>
    </w:p>
    <w:p w14:paraId="51E34C0C"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17E93816"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691961A8"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0DC456AE"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403E1339" w14:textId="77777777" w:rsidR="00161D0F" w:rsidRPr="0039004D" w:rsidRDefault="00161D0F" w:rsidP="00262D6E">
      <w:pPr>
        <w:spacing w:line="360" w:lineRule="auto"/>
        <w:jc w:val="both"/>
        <w:rPr>
          <w:rFonts w:eastAsia="Times New Roman" w:cs="Times New Roman"/>
        </w:rPr>
      </w:pPr>
    </w:p>
    <w:p w14:paraId="28744C86" w14:textId="77777777" w:rsidR="00161D0F" w:rsidRPr="0039004D" w:rsidRDefault="00161D0F" w:rsidP="00262D6E">
      <w:pPr>
        <w:spacing w:line="360" w:lineRule="auto"/>
        <w:jc w:val="both"/>
        <w:rPr>
          <w:rFonts w:eastAsia="Times New Roman" w:cs="Times New Roman"/>
        </w:rPr>
      </w:pPr>
    </w:p>
    <w:p w14:paraId="10A869DA" w14:textId="77777777" w:rsidR="00161D0F" w:rsidRPr="0039004D" w:rsidRDefault="00161D0F" w:rsidP="00262D6E">
      <w:pPr>
        <w:spacing w:line="360" w:lineRule="auto"/>
        <w:jc w:val="both"/>
        <w:rPr>
          <w:rFonts w:eastAsia="Times New Roman" w:cs="Times New Roman"/>
        </w:rPr>
      </w:pPr>
    </w:p>
    <w:p w14:paraId="27F19A60" w14:textId="77777777" w:rsidR="00161D0F" w:rsidRPr="0039004D" w:rsidRDefault="00161D0F" w:rsidP="00262D6E">
      <w:pPr>
        <w:spacing w:line="360" w:lineRule="auto"/>
        <w:jc w:val="both"/>
        <w:rPr>
          <w:rFonts w:eastAsia="Times New Roman" w:cs="Times New Roman"/>
        </w:rPr>
      </w:pPr>
    </w:p>
    <w:p w14:paraId="7ABC27F8" w14:textId="77777777" w:rsidR="00161D0F" w:rsidRPr="0039004D" w:rsidRDefault="00161D0F" w:rsidP="00262D6E">
      <w:pPr>
        <w:spacing w:line="360" w:lineRule="auto"/>
        <w:jc w:val="both"/>
        <w:rPr>
          <w:rFonts w:eastAsia="Times New Roman" w:cs="Times New Roman"/>
        </w:rPr>
      </w:pPr>
    </w:p>
    <w:p w14:paraId="1F563FCB" w14:textId="77777777" w:rsidR="00161D0F" w:rsidRPr="0039004D" w:rsidRDefault="00161D0F" w:rsidP="00262D6E">
      <w:pPr>
        <w:spacing w:line="360" w:lineRule="auto"/>
        <w:jc w:val="both"/>
        <w:rPr>
          <w:rFonts w:eastAsia="Times New Roman" w:cs="Times New Roman"/>
        </w:rPr>
      </w:pPr>
    </w:p>
    <w:p w14:paraId="4ADA1B66" w14:textId="77777777" w:rsidR="00161D0F" w:rsidRPr="0039004D" w:rsidRDefault="00161D0F" w:rsidP="00262D6E">
      <w:pPr>
        <w:spacing w:line="360" w:lineRule="auto"/>
        <w:jc w:val="both"/>
        <w:rPr>
          <w:rFonts w:eastAsia="Times New Roman" w:cs="Times New Roman"/>
        </w:rPr>
      </w:pPr>
    </w:p>
    <w:p w14:paraId="2C59EAED" w14:textId="77777777" w:rsidR="00161D0F" w:rsidRPr="0039004D" w:rsidRDefault="00161D0F" w:rsidP="00262D6E">
      <w:pPr>
        <w:spacing w:line="360" w:lineRule="auto"/>
        <w:jc w:val="both"/>
        <w:rPr>
          <w:rFonts w:eastAsia="Times New Roman" w:cs="Times New Roman"/>
        </w:rPr>
      </w:pPr>
    </w:p>
    <w:p w14:paraId="10965BE5" w14:textId="77777777" w:rsidR="00161D0F" w:rsidRPr="0039004D" w:rsidRDefault="00161D0F" w:rsidP="00262D6E">
      <w:pPr>
        <w:spacing w:line="360" w:lineRule="auto"/>
        <w:jc w:val="both"/>
        <w:rPr>
          <w:rFonts w:eastAsia="Times New Roman" w:cs="Times New Roman"/>
        </w:rPr>
      </w:pPr>
    </w:p>
    <w:p w14:paraId="735012D7" w14:textId="77777777" w:rsidR="00161D0F" w:rsidRPr="0039004D" w:rsidRDefault="00041C8E" w:rsidP="00262D6E">
      <w:pPr>
        <w:pStyle w:val="Ttulo2"/>
        <w:spacing w:line="360" w:lineRule="auto"/>
        <w:rPr>
          <w:rFonts w:cs="Times New Roman"/>
          <w:szCs w:val="24"/>
          <w:lang w:val="es-ES"/>
        </w:rPr>
      </w:pPr>
      <w:bookmarkStart w:id="48" w:name="_Toc508100455"/>
      <w:r w:rsidRPr="0039004D">
        <w:rPr>
          <w:rFonts w:cs="Times New Roman"/>
          <w:szCs w:val="24"/>
          <w:lang w:val="es-ES"/>
        </w:rPr>
        <w:lastRenderedPageBreak/>
        <w:t xml:space="preserve">Anexo 3: Guía </w:t>
      </w:r>
      <w:r w:rsidR="00161D0F" w:rsidRPr="0039004D">
        <w:rPr>
          <w:rFonts w:cs="Times New Roman"/>
          <w:szCs w:val="24"/>
          <w:lang w:val="es-ES"/>
        </w:rPr>
        <w:t>Estructurada de Entrevista a Profundidad para usuarios finales Nº2</w:t>
      </w:r>
      <w:bookmarkEnd w:id="48"/>
      <w:r w:rsidR="00161D0F" w:rsidRPr="0039004D">
        <w:rPr>
          <w:rFonts w:cs="Times New Roman"/>
          <w:szCs w:val="24"/>
          <w:lang w:val="es-ES"/>
        </w:rPr>
        <w:t xml:space="preserve"> </w:t>
      </w:r>
    </w:p>
    <w:p w14:paraId="61EFBA37" w14:textId="77777777" w:rsidR="00161D0F" w:rsidRPr="0039004D" w:rsidRDefault="00161D0F" w:rsidP="00262D6E">
      <w:pPr>
        <w:spacing w:line="360" w:lineRule="auto"/>
        <w:jc w:val="both"/>
        <w:rPr>
          <w:rFonts w:cs="Times New Roman"/>
          <w:lang w:val="es-ES"/>
        </w:rPr>
      </w:pPr>
    </w:p>
    <w:p w14:paraId="44C7B06A"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3BC7A395" w14:textId="77777777" w:rsidR="00161D0F" w:rsidRPr="0039004D" w:rsidRDefault="00161D0F" w:rsidP="00262D6E">
      <w:pPr>
        <w:spacing w:line="360" w:lineRule="auto"/>
        <w:jc w:val="both"/>
        <w:rPr>
          <w:rFonts w:cs="Times New Roman"/>
        </w:rPr>
      </w:pPr>
    </w:p>
    <w:p w14:paraId="74DB5322"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1D112E8C" w14:textId="77777777" w:rsidR="00161D0F" w:rsidRPr="0039004D" w:rsidRDefault="00161D0F" w:rsidP="00262D6E">
      <w:pPr>
        <w:spacing w:line="360" w:lineRule="auto"/>
        <w:jc w:val="both"/>
        <w:rPr>
          <w:rFonts w:cs="Times New Roman"/>
          <w:lang w:val="es-ES"/>
        </w:rPr>
      </w:pPr>
    </w:p>
    <w:p w14:paraId="3733799E"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He creado unos bocetos donde se muestra como se esta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4CCD642F"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7E894B58"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741C5ADD"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7ED6BFB3"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0F853A21"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0513C076"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Qué tan frecuentemente ingresaría a este sistema, si es que ingresaría?</w:t>
      </w:r>
    </w:p>
    <w:p w14:paraId="61CB126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468D1730"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en mente alguna alternativa sobre como le gustaría que fuera la distribución, visualización y/o flujo del sistema?</w:t>
      </w:r>
    </w:p>
    <w:p w14:paraId="2DBF614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La información que le brinde el sistema, ¿Qué tan útil le parecería compartirla? ¿Con quien compartiría este información?</w:t>
      </w:r>
    </w:p>
    <w:p w14:paraId="2202EC2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65298EF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065DB568" w14:textId="77777777" w:rsidR="00161D0F" w:rsidRPr="0039004D" w:rsidRDefault="00161D0F" w:rsidP="00262D6E">
      <w:pPr>
        <w:spacing w:line="360" w:lineRule="auto"/>
        <w:jc w:val="both"/>
        <w:rPr>
          <w:rFonts w:cs="Times New Roman"/>
          <w:lang w:val="es-ES"/>
        </w:rPr>
      </w:pPr>
    </w:p>
    <w:p w14:paraId="540501F0"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5F284601"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27126AD5" w14:textId="77777777" w:rsidR="00161D0F" w:rsidRPr="0039004D" w:rsidRDefault="00161D0F" w:rsidP="00262D6E">
      <w:pPr>
        <w:spacing w:line="360" w:lineRule="auto"/>
        <w:jc w:val="both"/>
        <w:rPr>
          <w:rFonts w:eastAsia="Times New Roman" w:cs="Times New Roman"/>
        </w:rPr>
      </w:pPr>
    </w:p>
    <w:p w14:paraId="08993863"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7914DA9E" w14:textId="77777777" w:rsidR="00161D0F" w:rsidRPr="0039004D" w:rsidRDefault="00161D0F" w:rsidP="00262D6E">
      <w:pPr>
        <w:spacing w:line="360" w:lineRule="auto"/>
        <w:jc w:val="both"/>
        <w:rPr>
          <w:rFonts w:cs="Times New Roman"/>
          <w:lang w:val="es-ES"/>
        </w:rPr>
      </w:pPr>
    </w:p>
    <w:p w14:paraId="3013E97E" w14:textId="77777777" w:rsidR="007B7445" w:rsidRPr="0039004D" w:rsidRDefault="007B7445" w:rsidP="00262D6E">
      <w:pPr>
        <w:spacing w:line="360" w:lineRule="auto"/>
        <w:jc w:val="both"/>
        <w:rPr>
          <w:rFonts w:cs="Times New Roman"/>
          <w:b/>
          <w:lang w:val="es-ES"/>
        </w:rPr>
      </w:pPr>
    </w:p>
    <w:p w14:paraId="06F157A0" w14:textId="77777777" w:rsidR="007B7445" w:rsidRPr="0039004D" w:rsidRDefault="007B7445" w:rsidP="00262D6E">
      <w:pPr>
        <w:spacing w:line="360" w:lineRule="auto"/>
        <w:jc w:val="both"/>
        <w:rPr>
          <w:rFonts w:cs="Times New Roman"/>
          <w:b/>
          <w:lang w:val="es-ES"/>
        </w:rPr>
      </w:pPr>
    </w:p>
    <w:p w14:paraId="73BB4839" w14:textId="77777777" w:rsidR="007B7445" w:rsidRPr="0039004D" w:rsidRDefault="007B7445" w:rsidP="00262D6E">
      <w:pPr>
        <w:spacing w:line="360" w:lineRule="auto"/>
        <w:jc w:val="both"/>
        <w:rPr>
          <w:rFonts w:cs="Times New Roman"/>
          <w:b/>
          <w:lang w:val="es-ES"/>
        </w:rPr>
      </w:pPr>
    </w:p>
    <w:p w14:paraId="72CEAE43" w14:textId="77777777" w:rsidR="007B7445" w:rsidRPr="0039004D" w:rsidRDefault="007B7445" w:rsidP="00262D6E">
      <w:pPr>
        <w:spacing w:line="360" w:lineRule="auto"/>
        <w:jc w:val="both"/>
        <w:rPr>
          <w:rFonts w:cs="Times New Roman"/>
          <w:b/>
          <w:lang w:val="es-ES"/>
        </w:rPr>
      </w:pPr>
    </w:p>
    <w:p w14:paraId="7E002E68" w14:textId="77777777" w:rsidR="007B7445" w:rsidRPr="0039004D" w:rsidRDefault="007B7445" w:rsidP="00262D6E">
      <w:pPr>
        <w:spacing w:line="360" w:lineRule="auto"/>
        <w:jc w:val="both"/>
        <w:rPr>
          <w:rFonts w:cs="Times New Roman"/>
          <w:b/>
          <w:lang w:val="es-ES"/>
        </w:rPr>
      </w:pPr>
    </w:p>
    <w:p w14:paraId="6801458A" w14:textId="77777777" w:rsidR="007B7445" w:rsidRPr="0039004D" w:rsidRDefault="007B7445" w:rsidP="00262D6E">
      <w:pPr>
        <w:spacing w:line="360" w:lineRule="auto"/>
        <w:jc w:val="both"/>
        <w:rPr>
          <w:rFonts w:cs="Times New Roman"/>
          <w:b/>
          <w:lang w:val="es-ES"/>
        </w:rPr>
      </w:pPr>
    </w:p>
    <w:p w14:paraId="13D59F6B" w14:textId="77777777" w:rsidR="007B7445" w:rsidRPr="0039004D" w:rsidRDefault="007B7445" w:rsidP="00262D6E">
      <w:pPr>
        <w:spacing w:line="360" w:lineRule="auto"/>
        <w:jc w:val="both"/>
        <w:rPr>
          <w:rFonts w:cs="Times New Roman"/>
          <w:b/>
          <w:lang w:val="es-ES"/>
        </w:rPr>
      </w:pPr>
    </w:p>
    <w:p w14:paraId="05518F03" w14:textId="77777777" w:rsidR="007B7445" w:rsidRPr="0039004D" w:rsidRDefault="007B7445" w:rsidP="00262D6E">
      <w:pPr>
        <w:spacing w:line="360" w:lineRule="auto"/>
        <w:jc w:val="both"/>
        <w:rPr>
          <w:rFonts w:cs="Times New Roman"/>
          <w:b/>
          <w:lang w:val="es-ES"/>
        </w:rPr>
      </w:pPr>
    </w:p>
    <w:p w14:paraId="24E80FFA" w14:textId="77777777" w:rsidR="007B7445" w:rsidRPr="0039004D" w:rsidRDefault="007B7445" w:rsidP="00262D6E">
      <w:pPr>
        <w:spacing w:line="360" w:lineRule="auto"/>
        <w:jc w:val="both"/>
        <w:rPr>
          <w:rFonts w:cs="Times New Roman"/>
          <w:b/>
          <w:lang w:val="es-ES"/>
        </w:rPr>
      </w:pPr>
    </w:p>
    <w:p w14:paraId="75B9B1E6" w14:textId="77777777" w:rsidR="007B7445" w:rsidRPr="0039004D" w:rsidRDefault="007B7445" w:rsidP="00262D6E">
      <w:pPr>
        <w:spacing w:line="360" w:lineRule="auto"/>
        <w:jc w:val="both"/>
        <w:rPr>
          <w:rFonts w:cs="Times New Roman"/>
          <w:b/>
          <w:lang w:val="es-ES"/>
        </w:rPr>
      </w:pPr>
    </w:p>
    <w:p w14:paraId="6FEABAB7" w14:textId="77777777" w:rsidR="007B7445" w:rsidRPr="0039004D" w:rsidRDefault="007B7445" w:rsidP="00262D6E">
      <w:pPr>
        <w:spacing w:line="360" w:lineRule="auto"/>
        <w:jc w:val="both"/>
        <w:rPr>
          <w:rFonts w:cs="Times New Roman"/>
          <w:b/>
          <w:lang w:val="es-ES"/>
        </w:rPr>
      </w:pPr>
    </w:p>
    <w:p w14:paraId="1B09E98E" w14:textId="77777777" w:rsidR="007B7445" w:rsidRPr="0039004D" w:rsidRDefault="007B7445" w:rsidP="00262D6E">
      <w:pPr>
        <w:spacing w:line="360" w:lineRule="auto"/>
        <w:jc w:val="both"/>
        <w:rPr>
          <w:rFonts w:cs="Times New Roman"/>
          <w:b/>
          <w:lang w:val="es-ES"/>
        </w:rPr>
      </w:pPr>
    </w:p>
    <w:p w14:paraId="6651B5CA" w14:textId="77777777" w:rsidR="007B7445" w:rsidRPr="0039004D" w:rsidRDefault="007B7445" w:rsidP="00262D6E">
      <w:pPr>
        <w:spacing w:line="360" w:lineRule="auto"/>
        <w:jc w:val="both"/>
        <w:rPr>
          <w:rFonts w:cs="Times New Roman"/>
          <w:b/>
          <w:lang w:val="es-ES"/>
        </w:rPr>
      </w:pPr>
    </w:p>
    <w:p w14:paraId="67B7F1FA" w14:textId="77777777" w:rsidR="007B7445" w:rsidRPr="0039004D" w:rsidRDefault="007B7445" w:rsidP="00262D6E">
      <w:pPr>
        <w:spacing w:line="360" w:lineRule="auto"/>
        <w:jc w:val="both"/>
        <w:rPr>
          <w:rFonts w:cs="Times New Roman"/>
          <w:b/>
          <w:lang w:val="es-ES"/>
        </w:rPr>
      </w:pPr>
    </w:p>
    <w:p w14:paraId="16CAFDBB" w14:textId="77777777" w:rsidR="007B7445" w:rsidRPr="0039004D" w:rsidRDefault="007B7445" w:rsidP="00262D6E">
      <w:pPr>
        <w:spacing w:line="360" w:lineRule="auto"/>
        <w:jc w:val="both"/>
        <w:rPr>
          <w:rFonts w:cs="Times New Roman"/>
          <w:b/>
          <w:lang w:val="es-ES"/>
        </w:rPr>
      </w:pPr>
    </w:p>
    <w:p w14:paraId="0474B6B8" w14:textId="77777777" w:rsidR="007B7445" w:rsidRPr="0039004D" w:rsidRDefault="007B7445" w:rsidP="00262D6E">
      <w:pPr>
        <w:spacing w:line="360" w:lineRule="auto"/>
        <w:jc w:val="both"/>
        <w:rPr>
          <w:rFonts w:cs="Times New Roman"/>
          <w:b/>
          <w:lang w:val="es-ES"/>
        </w:rPr>
      </w:pPr>
    </w:p>
    <w:p w14:paraId="0C9264C6" w14:textId="77777777" w:rsidR="007B7445" w:rsidRPr="0039004D" w:rsidRDefault="007B7445" w:rsidP="00262D6E">
      <w:pPr>
        <w:spacing w:line="360" w:lineRule="auto"/>
        <w:jc w:val="both"/>
        <w:rPr>
          <w:rFonts w:cs="Times New Roman"/>
          <w:b/>
          <w:lang w:val="es-ES"/>
        </w:rPr>
      </w:pPr>
    </w:p>
    <w:p w14:paraId="6730AEAF" w14:textId="77777777" w:rsidR="007B7445" w:rsidRPr="0039004D" w:rsidRDefault="007B7445" w:rsidP="00262D6E">
      <w:pPr>
        <w:spacing w:line="360" w:lineRule="auto"/>
        <w:jc w:val="both"/>
        <w:rPr>
          <w:rFonts w:cs="Times New Roman"/>
          <w:b/>
          <w:lang w:val="es-ES"/>
        </w:rPr>
      </w:pPr>
    </w:p>
    <w:p w14:paraId="51AA569A" w14:textId="77777777" w:rsidR="00161D0F" w:rsidRPr="0039004D" w:rsidRDefault="00161D0F" w:rsidP="00262D6E">
      <w:pPr>
        <w:pStyle w:val="Ttulo2"/>
        <w:spacing w:line="360" w:lineRule="auto"/>
        <w:rPr>
          <w:rFonts w:cs="Times New Roman"/>
          <w:szCs w:val="24"/>
          <w:lang w:val="es-ES"/>
        </w:rPr>
      </w:pPr>
      <w:bookmarkStart w:id="49" w:name="_Toc508100456"/>
      <w:r w:rsidRPr="0039004D">
        <w:rPr>
          <w:rFonts w:cs="Times New Roman"/>
          <w:szCs w:val="24"/>
          <w:lang w:val="es-ES"/>
        </w:rPr>
        <w:lastRenderedPageBreak/>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49"/>
      <w:r w:rsidRPr="0039004D">
        <w:rPr>
          <w:rFonts w:cs="Times New Roman"/>
          <w:szCs w:val="24"/>
          <w:lang w:val="es-ES"/>
        </w:rPr>
        <w:t xml:space="preserve"> </w:t>
      </w:r>
    </w:p>
    <w:p w14:paraId="0EC9226C" w14:textId="77777777" w:rsidR="00161D0F" w:rsidRPr="0039004D" w:rsidRDefault="00161D0F" w:rsidP="00262D6E">
      <w:pPr>
        <w:spacing w:line="360" w:lineRule="auto"/>
        <w:jc w:val="both"/>
        <w:rPr>
          <w:rFonts w:cs="Times New Roman"/>
          <w:b/>
          <w:lang w:val="es-ES"/>
        </w:rPr>
      </w:pPr>
    </w:p>
    <w:p w14:paraId="553A3FDB"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36B09E5C" w14:textId="77777777" w:rsidR="00161D0F" w:rsidRPr="0039004D" w:rsidRDefault="00161D0F" w:rsidP="00262D6E">
      <w:pPr>
        <w:spacing w:line="360" w:lineRule="auto"/>
        <w:jc w:val="both"/>
        <w:rPr>
          <w:rFonts w:cs="Times New Roman"/>
          <w:lang w:val="es-ES"/>
        </w:rPr>
      </w:pPr>
    </w:p>
    <w:p w14:paraId="30B7F52E"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D95FB0" w:rsidRPr="0039004D">
        <w:rPr>
          <w:rFonts w:cs="Times New Roman"/>
          <w:lang w:val="es-ES"/>
        </w:rPr>
        <w:fldChar w:fldCharType="begin">
          <w:ffData>
            <w:name w:val="Casilla1"/>
            <w:enabled/>
            <w:calcOnExit w:val="0"/>
            <w:checkBox>
              <w:sizeAuto/>
              <w:default w:val="0"/>
            </w:checkBox>
          </w:ffData>
        </w:fldChar>
      </w:r>
      <w:bookmarkStart w:id="50" w:name="Casilla1"/>
      <w:r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00D95FB0" w:rsidRPr="0039004D">
        <w:rPr>
          <w:rFonts w:cs="Times New Roman"/>
          <w:lang w:val="es-ES"/>
        </w:rPr>
        <w:fldChar w:fldCharType="end"/>
      </w:r>
      <w:bookmarkEnd w:id="50"/>
      <w:r w:rsidRPr="0039004D">
        <w:rPr>
          <w:rFonts w:cs="Times New Roman"/>
          <w:lang w:val="es-ES"/>
        </w:rPr>
        <w:t xml:space="preserve"> Mujer</w:t>
      </w:r>
      <w:r w:rsidRPr="0039004D">
        <w:rPr>
          <w:rFonts w:cs="Times New Roman"/>
          <w:lang w:val="es-ES"/>
        </w:rPr>
        <w:tab/>
      </w:r>
      <w:r w:rsidR="00D95FB0" w:rsidRPr="0039004D">
        <w:rPr>
          <w:rFonts w:cs="Times New Roman"/>
          <w:lang w:val="es-ES"/>
        </w:rPr>
        <w:fldChar w:fldCharType="begin">
          <w:ffData>
            <w:name w:val="Casilla2"/>
            <w:enabled/>
            <w:calcOnExit w:val="0"/>
            <w:checkBox>
              <w:sizeAuto/>
              <w:default w:val="0"/>
            </w:checkBox>
          </w:ffData>
        </w:fldChar>
      </w:r>
      <w:bookmarkStart w:id="51" w:name="Casilla2"/>
      <w:r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00D95FB0" w:rsidRPr="0039004D">
        <w:rPr>
          <w:rFonts w:cs="Times New Roman"/>
          <w:lang w:val="es-ES"/>
        </w:rPr>
        <w:fldChar w:fldCharType="end"/>
      </w:r>
      <w:bookmarkEnd w:id="51"/>
      <w:r w:rsidRPr="0039004D">
        <w:rPr>
          <w:rFonts w:cs="Times New Roman"/>
          <w:lang w:val="es-ES"/>
        </w:rPr>
        <w:t xml:space="preserve"> Hombre</w:t>
      </w:r>
    </w:p>
    <w:p w14:paraId="1C45C3AC" w14:textId="77777777" w:rsidR="00161D0F" w:rsidRPr="0039004D" w:rsidRDefault="00161D0F" w:rsidP="00262D6E">
      <w:pPr>
        <w:pStyle w:val="Prrafodelista"/>
        <w:spacing w:line="360" w:lineRule="auto"/>
        <w:jc w:val="both"/>
        <w:rPr>
          <w:rFonts w:cs="Times New Roman"/>
          <w:lang w:val="es-ES"/>
        </w:rPr>
      </w:pPr>
    </w:p>
    <w:p w14:paraId="3B706EC8"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6356CB91"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52" w:name="Casilla3"/>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2"/>
      <w:r w:rsidR="00161D0F" w:rsidRPr="0039004D">
        <w:rPr>
          <w:rFonts w:cs="Times New Roman"/>
          <w:lang w:val="es-ES"/>
        </w:rPr>
        <w:t xml:space="preserve"> 18 – 29 años</w:t>
      </w:r>
    </w:p>
    <w:p w14:paraId="13CC5C82"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53" w:name="Casilla4"/>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3"/>
      <w:r w:rsidR="00161D0F" w:rsidRPr="0039004D">
        <w:rPr>
          <w:rFonts w:cs="Times New Roman"/>
          <w:lang w:val="es-ES"/>
        </w:rPr>
        <w:t xml:space="preserve"> 30 – 49 años</w:t>
      </w:r>
    </w:p>
    <w:p w14:paraId="2205B11C"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54" w:name="Casilla5"/>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4"/>
      <w:r w:rsidR="00161D0F" w:rsidRPr="0039004D">
        <w:rPr>
          <w:rFonts w:cs="Times New Roman"/>
          <w:lang w:val="es-ES"/>
        </w:rPr>
        <w:t xml:space="preserve"> 50 – 64 años</w:t>
      </w:r>
    </w:p>
    <w:p w14:paraId="4F683665"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55" w:name="Casilla6"/>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5"/>
      <w:r w:rsidR="00161D0F" w:rsidRPr="0039004D">
        <w:rPr>
          <w:rFonts w:cs="Times New Roman"/>
          <w:lang w:val="es-ES"/>
        </w:rPr>
        <w:t xml:space="preserve"> 65+</w:t>
      </w:r>
    </w:p>
    <w:p w14:paraId="6BFB9582" w14:textId="77777777" w:rsidR="00161D0F" w:rsidRPr="0039004D" w:rsidRDefault="00161D0F" w:rsidP="00262D6E">
      <w:pPr>
        <w:spacing w:line="360" w:lineRule="auto"/>
        <w:jc w:val="both"/>
        <w:rPr>
          <w:rFonts w:cs="Times New Roman"/>
          <w:lang w:val="es-ES"/>
        </w:rPr>
      </w:pPr>
    </w:p>
    <w:p w14:paraId="2DA38DBF"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7681930D"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56" w:name="Casilla7"/>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6"/>
      <w:r w:rsidR="00161D0F" w:rsidRPr="0039004D">
        <w:rPr>
          <w:rFonts w:cs="Times New Roman"/>
          <w:lang w:val="es-ES"/>
        </w:rPr>
        <w:t xml:space="preserve"> Secundaria</w:t>
      </w:r>
    </w:p>
    <w:p w14:paraId="63F3628A"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57" w:name="Casilla9"/>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7"/>
      <w:r w:rsidR="00161D0F" w:rsidRPr="0039004D">
        <w:rPr>
          <w:rFonts w:cs="Times New Roman"/>
          <w:lang w:val="es-ES"/>
        </w:rPr>
        <w:t xml:space="preserve"> Superior No Universitaria</w:t>
      </w:r>
    </w:p>
    <w:p w14:paraId="0B183C0D"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58" w:name="Casilla8"/>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8"/>
      <w:r w:rsidR="00161D0F" w:rsidRPr="0039004D">
        <w:rPr>
          <w:rFonts w:cs="Times New Roman"/>
          <w:lang w:val="es-ES"/>
        </w:rPr>
        <w:t xml:space="preserve"> Superior Universitaria</w:t>
      </w:r>
    </w:p>
    <w:p w14:paraId="3BC47220"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59" w:name="Casilla10"/>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9"/>
      <w:r w:rsidR="00161D0F" w:rsidRPr="0039004D">
        <w:rPr>
          <w:rFonts w:cs="Times New Roman"/>
          <w:lang w:val="es-ES"/>
        </w:rPr>
        <w:t xml:space="preserve"> Maestría </w:t>
      </w:r>
    </w:p>
    <w:p w14:paraId="7A5B0053"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60" w:name="Casilla11"/>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0"/>
      <w:r w:rsidR="00161D0F" w:rsidRPr="0039004D">
        <w:rPr>
          <w:rFonts w:cs="Times New Roman"/>
          <w:lang w:val="es-ES"/>
        </w:rPr>
        <w:t xml:space="preserve"> Doctorado</w:t>
      </w:r>
    </w:p>
    <w:p w14:paraId="10287408" w14:textId="77777777" w:rsidR="00161D0F" w:rsidRPr="0039004D" w:rsidRDefault="00161D0F" w:rsidP="00262D6E">
      <w:pPr>
        <w:spacing w:line="360" w:lineRule="auto"/>
        <w:jc w:val="both"/>
        <w:rPr>
          <w:rFonts w:cs="Times New Roman"/>
          <w:lang w:val="es-ES"/>
        </w:rPr>
      </w:pPr>
    </w:p>
    <w:p w14:paraId="7AF7FE64"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16E737F8"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61" w:name="Casilla12"/>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1"/>
      <w:r w:rsidR="00161D0F" w:rsidRPr="0039004D">
        <w:rPr>
          <w:rFonts w:cs="Times New Roman"/>
          <w:lang w:val="es-ES"/>
        </w:rPr>
        <w:t xml:space="preserve"> Todos los días </w:t>
      </w:r>
    </w:p>
    <w:p w14:paraId="3F5ADF77"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62" w:name="Casilla13"/>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2"/>
      <w:r w:rsidR="00161D0F" w:rsidRPr="0039004D">
        <w:rPr>
          <w:rFonts w:cs="Times New Roman"/>
          <w:lang w:val="es-ES"/>
        </w:rPr>
        <w:t xml:space="preserve"> Varios días a la semana</w:t>
      </w:r>
    </w:p>
    <w:p w14:paraId="1C3B9ED1"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63" w:name="Casilla14"/>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3"/>
      <w:r w:rsidR="00161D0F" w:rsidRPr="0039004D">
        <w:rPr>
          <w:rFonts w:cs="Times New Roman"/>
          <w:lang w:val="es-ES"/>
        </w:rPr>
        <w:t xml:space="preserve"> 1 vez a la semana</w:t>
      </w:r>
    </w:p>
    <w:p w14:paraId="36486F73"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64" w:name="Casilla15"/>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Nunca</w:t>
      </w:r>
    </w:p>
    <w:p w14:paraId="13E8591C" w14:textId="77777777" w:rsidR="00161D0F" w:rsidRPr="0039004D" w:rsidRDefault="00161D0F" w:rsidP="00262D6E">
      <w:pPr>
        <w:spacing w:line="360" w:lineRule="auto"/>
        <w:jc w:val="both"/>
        <w:rPr>
          <w:rFonts w:cs="Times New Roman"/>
          <w:lang w:val="es-ES"/>
        </w:rPr>
      </w:pPr>
    </w:p>
    <w:p w14:paraId="53AF41D7"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057DB791"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65" w:name="Casilla16"/>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Smartphone</w:t>
      </w:r>
    </w:p>
    <w:p w14:paraId="42F7DCB7"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66" w:name="Casilla17"/>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Tablet</w:t>
      </w:r>
    </w:p>
    <w:p w14:paraId="39DB244F"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67" w:name="Casilla18"/>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Computadora de Escritorio / Laptop</w:t>
      </w:r>
    </w:p>
    <w:p w14:paraId="270CBDA6"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68" w:name="Casilla19"/>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Computadora Hibrida (2 en 1)</w:t>
      </w:r>
    </w:p>
    <w:p w14:paraId="2ED43FB4" w14:textId="77777777" w:rsidR="00262D6E" w:rsidRPr="00262D6E"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69" w:name="Casilla20"/>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9"/>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262D6E" w:rsidRPr="00262D6E" w:rsidSect="00F27EDB">
      <w:footerReference w:type="even" r:id="rId13"/>
      <w:footerReference w:type="default" r:id="rId14"/>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9" w:author="Cesar Carcamo" w:date="2018-03-05T10:59:00Z" w:initials="CCC">
    <w:p w14:paraId="10CF8FAF" w14:textId="77777777" w:rsidR="00792C24" w:rsidRDefault="00792C24">
      <w:pPr>
        <w:pStyle w:val="Textocomentario"/>
      </w:pPr>
      <w:r>
        <w:rPr>
          <w:rStyle w:val="Refdecomentario"/>
        </w:rPr>
        <w:annotationRef/>
      </w:r>
      <w:r>
        <w:t>Procedimientos y técnic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CF8F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CF8FAF" w16cid:durableId="1E4D06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1C537B" w14:textId="77777777" w:rsidR="004210F8" w:rsidRDefault="004210F8" w:rsidP="00F27EDB">
      <w:r>
        <w:separator/>
      </w:r>
    </w:p>
  </w:endnote>
  <w:endnote w:type="continuationSeparator" w:id="0">
    <w:p w14:paraId="4BE984EF" w14:textId="77777777" w:rsidR="004210F8" w:rsidRDefault="004210F8"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62503" w14:textId="77777777" w:rsidR="00792C24" w:rsidRDefault="00792C24"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CF6AC78" w14:textId="77777777" w:rsidR="00792C24" w:rsidRDefault="00792C24"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4024B" w14:textId="77777777" w:rsidR="00792C24" w:rsidRDefault="00792C24"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58</w:t>
    </w:r>
    <w:r>
      <w:rPr>
        <w:rStyle w:val="Nmerodepgina"/>
      </w:rPr>
      <w:fldChar w:fldCharType="end"/>
    </w:r>
  </w:p>
  <w:p w14:paraId="3E18C1E0" w14:textId="77777777" w:rsidR="00792C24" w:rsidRDefault="00792C24"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D7362D" w14:textId="77777777" w:rsidR="004210F8" w:rsidRDefault="004210F8" w:rsidP="00F27EDB">
      <w:r>
        <w:separator/>
      </w:r>
    </w:p>
  </w:footnote>
  <w:footnote w:type="continuationSeparator" w:id="0">
    <w:p w14:paraId="71FB3133" w14:textId="77777777" w:rsidR="004210F8" w:rsidRDefault="004210F8"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050C9D"/>
    <w:multiLevelType w:val="hybridMultilevel"/>
    <w:tmpl w:val="693A4260"/>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5" w15:restartNumberingAfterBreak="0">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6"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7"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8DE3052"/>
    <w:multiLevelType w:val="hybridMultilevel"/>
    <w:tmpl w:val="F3E89744"/>
    <w:lvl w:ilvl="0" w:tplc="040A0019">
      <w:start w:val="1"/>
      <w:numFmt w:val="lowerLetter"/>
      <w:lvlText w:val="%1."/>
      <w:lvlJc w:val="left"/>
      <w:pPr>
        <w:ind w:left="1778" w:hanging="360"/>
      </w:pPr>
      <w:rPr>
        <w:rFonts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0"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5" w15:restartNumberingAfterBreak="0">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8"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19"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7"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5A287621"/>
    <w:multiLevelType w:val="hybridMultilevel"/>
    <w:tmpl w:val="C570EC84"/>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29"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32"/>
  </w:num>
  <w:num w:numId="3">
    <w:abstractNumId w:val="20"/>
  </w:num>
  <w:num w:numId="4">
    <w:abstractNumId w:val="6"/>
  </w:num>
  <w:num w:numId="5">
    <w:abstractNumId w:val="13"/>
  </w:num>
  <w:num w:numId="6">
    <w:abstractNumId w:val="33"/>
  </w:num>
  <w:num w:numId="7">
    <w:abstractNumId w:val="21"/>
  </w:num>
  <w:num w:numId="8">
    <w:abstractNumId w:val="2"/>
  </w:num>
  <w:num w:numId="9">
    <w:abstractNumId w:val="23"/>
  </w:num>
  <w:num w:numId="10">
    <w:abstractNumId w:val="30"/>
  </w:num>
  <w:num w:numId="11">
    <w:abstractNumId w:val="31"/>
  </w:num>
  <w:num w:numId="12">
    <w:abstractNumId w:val="22"/>
  </w:num>
  <w:num w:numId="13">
    <w:abstractNumId w:val="29"/>
  </w:num>
  <w:num w:numId="14">
    <w:abstractNumId w:val="19"/>
  </w:num>
  <w:num w:numId="15">
    <w:abstractNumId w:val="12"/>
  </w:num>
  <w:num w:numId="16">
    <w:abstractNumId w:val="25"/>
  </w:num>
  <w:num w:numId="17">
    <w:abstractNumId w:val="15"/>
  </w:num>
  <w:num w:numId="18">
    <w:abstractNumId w:val="10"/>
  </w:num>
  <w:num w:numId="19">
    <w:abstractNumId w:val="5"/>
  </w:num>
  <w:num w:numId="20">
    <w:abstractNumId w:val="34"/>
  </w:num>
  <w:num w:numId="21">
    <w:abstractNumId w:val="17"/>
  </w:num>
  <w:num w:numId="22">
    <w:abstractNumId w:val="14"/>
  </w:num>
  <w:num w:numId="23">
    <w:abstractNumId w:val="1"/>
  </w:num>
  <w:num w:numId="24">
    <w:abstractNumId w:val="24"/>
  </w:num>
  <w:num w:numId="25">
    <w:abstractNumId w:val="11"/>
  </w:num>
  <w:num w:numId="26">
    <w:abstractNumId w:val="28"/>
  </w:num>
  <w:num w:numId="27">
    <w:abstractNumId w:val="18"/>
  </w:num>
  <w:num w:numId="28">
    <w:abstractNumId w:val="9"/>
  </w:num>
  <w:num w:numId="29">
    <w:abstractNumId w:val="26"/>
  </w:num>
  <w:num w:numId="30">
    <w:abstractNumId w:val="4"/>
  </w:num>
  <w:num w:numId="31">
    <w:abstractNumId w:val="7"/>
  </w:num>
  <w:num w:numId="32">
    <w:abstractNumId w:val="27"/>
  </w:num>
  <w:num w:numId="33">
    <w:abstractNumId w:val="8"/>
  </w:num>
  <w:num w:numId="34">
    <w:abstractNumId w:val="3"/>
  </w:num>
  <w:num w:numId="35">
    <w:abstractNumId w:val="16"/>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1"/>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113B0"/>
    <w:rsid w:val="000119FC"/>
    <w:rsid w:val="00014D3E"/>
    <w:rsid w:val="00020E8F"/>
    <w:rsid w:val="00021C2E"/>
    <w:rsid w:val="0002384F"/>
    <w:rsid w:val="00023C76"/>
    <w:rsid w:val="00025825"/>
    <w:rsid w:val="00025CC1"/>
    <w:rsid w:val="00030273"/>
    <w:rsid w:val="000322B7"/>
    <w:rsid w:val="00033C4E"/>
    <w:rsid w:val="000364B0"/>
    <w:rsid w:val="00036699"/>
    <w:rsid w:val="00041C8E"/>
    <w:rsid w:val="0004257C"/>
    <w:rsid w:val="00043E74"/>
    <w:rsid w:val="0004694C"/>
    <w:rsid w:val="000470EF"/>
    <w:rsid w:val="00054753"/>
    <w:rsid w:val="000604D5"/>
    <w:rsid w:val="00060575"/>
    <w:rsid w:val="00061602"/>
    <w:rsid w:val="000620D3"/>
    <w:rsid w:val="00062156"/>
    <w:rsid w:val="00070ABB"/>
    <w:rsid w:val="000727C4"/>
    <w:rsid w:val="00082B53"/>
    <w:rsid w:val="00083349"/>
    <w:rsid w:val="00085E4C"/>
    <w:rsid w:val="000915BE"/>
    <w:rsid w:val="00092B6C"/>
    <w:rsid w:val="0009502F"/>
    <w:rsid w:val="000964E4"/>
    <w:rsid w:val="000A482B"/>
    <w:rsid w:val="000B09E3"/>
    <w:rsid w:val="000B2605"/>
    <w:rsid w:val="000C0B08"/>
    <w:rsid w:val="000C417A"/>
    <w:rsid w:val="000C5578"/>
    <w:rsid w:val="000C7FB6"/>
    <w:rsid w:val="000D3B53"/>
    <w:rsid w:val="000D4C8E"/>
    <w:rsid w:val="000D5FF5"/>
    <w:rsid w:val="000D6FCB"/>
    <w:rsid w:val="000D7A7B"/>
    <w:rsid w:val="000E179A"/>
    <w:rsid w:val="000E3233"/>
    <w:rsid w:val="000E42B4"/>
    <w:rsid w:val="00107D89"/>
    <w:rsid w:val="00113117"/>
    <w:rsid w:val="0011467B"/>
    <w:rsid w:val="00114C1C"/>
    <w:rsid w:val="00114D64"/>
    <w:rsid w:val="00115702"/>
    <w:rsid w:val="00121596"/>
    <w:rsid w:val="00124068"/>
    <w:rsid w:val="001244C7"/>
    <w:rsid w:val="00125EF4"/>
    <w:rsid w:val="001306F6"/>
    <w:rsid w:val="0013103F"/>
    <w:rsid w:val="001318C5"/>
    <w:rsid w:val="001325DD"/>
    <w:rsid w:val="00141275"/>
    <w:rsid w:val="001413AF"/>
    <w:rsid w:val="00147072"/>
    <w:rsid w:val="0015501B"/>
    <w:rsid w:val="0015683A"/>
    <w:rsid w:val="0015728A"/>
    <w:rsid w:val="00157BF9"/>
    <w:rsid w:val="00160383"/>
    <w:rsid w:val="00161D0F"/>
    <w:rsid w:val="0016566E"/>
    <w:rsid w:val="00167787"/>
    <w:rsid w:val="00172054"/>
    <w:rsid w:val="00172339"/>
    <w:rsid w:val="00172C25"/>
    <w:rsid w:val="00172F6D"/>
    <w:rsid w:val="0017760B"/>
    <w:rsid w:val="00187A0F"/>
    <w:rsid w:val="001915AB"/>
    <w:rsid w:val="001930FF"/>
    <w:rsid w:val="001951C0"/>
    <w:rsid w:val="00196A3E"/>
    <w:rsid w:val="001B08CA"/>
    <w:rsid w:val="001B1619"/>
    <w:rsid w:val="001C33EF"/>
    <w:rsid w:val="001C749D"/>
    <w:rsid w:val="001D0A70"/>
    <w:rsid w:val="001D1508"/>
    <w:rsid w:val="001D4370"/>
    <w:rsid w:val="001E4E2F"/>
    <w:rsid w:val="001E5060"/>
    <w:rsid w:val="001F35E9"/>
    <w:rsid w:val="001F439D"/>
    <w:rsid w:val="001F444B"/>
    <w:rsid w:val="0020046F"/>
    <w:rsid w:val="002022AD"/>
    <w:rsid w:val="00203952"/>
    <w:rsid w:val="00205058"/>
    <w:rsid w:val="002111CC"/>
    <w:rsid w:val="002171FF"/>
    <w:rsid w:val="002176C2"/>
    <w:rsid w:val="002257DE"/>
    <w:rsid w:val="0023033B"/>
    <w:rsid w:val="0023346B"/>
    <w:rsid w:val="00235D28"/>
    <w:rsid w:val="00244D96"/>
    <w:rsid w:val="00245C73"/>
    <w:rsid w:val="002479F9"/>
    <w:rsid w:val="002539BC"/>
    <w:rsid w:val="002553D9"/>
    <w:rsid w:val="00261226"/>
    <w:rsid w:val="00261DA6"/>
    <w:rsid w:val="00262D6E"/>
    <w:rsid w:val="00272389"/>
    <w:rsid w:val="00273A97"/>
    <w:rsid w:val="00283D4D"/>
    <w:rsid w:val="002973BF"/>
    <w:rsid w:val="002A04BE"/>
    <w:rsid w:val="002A1ED5"/>
    <w:rsid w:val="002A5D24"/>
    <w:rsid w:val="002A64C2"/>
    <w:rsid w:val="002A7D6F"/>
    <w:rsid w:val="002B649C"/>
    <w:rsid w:val="002B652A"/>
    <w:rsid w:val="002B6C76"/>
    <w:rsid w:val="002B6EBB"/>
    <w:rsid w:val="002B7590"/>
    <w:rsid w:val="002C0C75"/>
    <w:rsid w:val="002D03F7"/>
    <w:rsid w:val="002D1E2A"/>
    <w:rsid w:val="002D1F82"/>
    <w:rsid w:val="002D6887"/>
    <w:rsid w:val="002D6E63"/>
    <w:rsid w:val="002D7075"/>
    <w:rsid w:val="002E0FC9"/>
    <w:rsid w:val="002E598E"/>
    <w:rsid w:val="002E5B65"/>
    <w:rsid w:val="002E71DF"/>
    <w:rsid w:val="002E7295"/>
    <w:rsid w:val="002F2208"/>
    <w:rsid w:val="002F25C8"/>
    <w:rsid w:val="002F42CB"/>
    <w:rsid w:val="002F6A56"/>
    <w:rsid w:val="00302145"/>
    <w:rsid w:val="00302C24"/>
    <w:rsid w:val="00302C59"/>
    <w:rsid w:val="003034A7"/>
    <w:rsid w:val="00304B16"/>
    <w:rsid w:val="00307AAF"/>
    <w:rsid w:val="00315A28"/>
    <w:rsid w:val="00317546"/>
    <w:rsid w:val="003200E4"/>
    <w:rsid w:val="00324EB6"/>
    <w:rsid w:val="00327AE6"/>
    <w:rsid w:val="0033734E"/>
    <w:rsid w:val="00337798"/>
    <w:rsid w:val="00341389"/>
    <w:rsid w:val="0034201C"/>
    <w:rsid w:val="003438F5"/>
    <w:rsid w:val="003525FF"/>
    <w:rsid w:val="003608FB"/>
    <w:rsid w:val="00360D80"/>
    <w:rsid w:val="00362A81"/>
    <w:rsid w:val="00363126"/>
    <w:rsid w:val="00363220"/>
    <w:rsid w:val="00364418"/>
    <w:rsid w:val="00367511"/>
    <w:rsid w:val="00370F46"/>
    <w:rsid w:val="00376FA3"/>
    <w:rsid w:val="0038525C"/>
    <w:rsid w:val="0039004D"/>
    <w:rsid w:val="00392EEA"/>
    <w:rsid w:val="003A7A72"/>
    <w:rsid w:val="003B4521"/>
    <w:rsid w:val="003C4BE1"/>
    <w:rsid w:val="003C6D57"/>
    <w:rsid w:val="003D138E"/>
    <w:rsid w:val="003D1C84"/>
    <w:rsid w:val="003D4A45"/>
    <w:rsid w:val="003E298F"/>
    <w:rsid w:val="003E4989"/>
    <w:rsid w:val="003E4E3C"/>
    <w:rsid w:val="003F29A5"/>
    <w:rsid w:val="003F2CA5"/>
    <w:rsid w:val="003F2F21"/>
    <w:rsid w:val="003F40A4"/>
    <w:rsid w:val="003F58D4"/>
    <w:rsid w:val="003F6BAC"/>
    <w:rsid w:val="003F6F43"/>
    <w:rsid w:val="004006D2"/>
    <w:rsid w:val="00402BAD"/>
    <w:rsid w:val="004053C8"/>
    <w:rsid w:val="00413A80"/>
    <w:rsid w:val="0041407F"/>
    <w:rsid w:val="00415E4D"/>
    <w:rsid w:val="004210F8"/>
    <w:rsid w:val="004220C8"/>
    <w:rsid w:val="00431882"/>
    <w:rsid w:val="00431B2F"/>
    <w:rsid w:val="0043233D"/>
    <w:rsid w:val="0044071D"/>
    <w:rsid w:val="00441AF6"/>
    <w:rsid w:val="004456A4"/>
    <w:rsid w:val="00445754"/>
    <w:rsid w:val="00452D12"/>
    <w:rsid w:val="00452FEE"/>
    <w:rsid w:val="0045751B"/>
    <w:rsid w:val="004602F8"/>
    <w:rsid w:val="00461F21"/>
    <w:rsid w:val="004624C7"/>
    <w:rsid w:val="0046340D"/>
    <w:rsid w:val="00464E8B"/>
    <w:rsid w:val="00465DBE"/>
    <w:rsid w:val="004665A1"/>
    <w:rsid w:val="00466A3D"/>
    <w:rsid w:val="00467486"/>
    <w:rsid w:val="0047218D"/>
    <w:rsid w:val="0047280C"/>
    <w:rsid w:val="004769F3"/>
    <w:rsid w:val="00481E90"/>
    <w:rsid w:val="00491DFD"/>
    <w:rsid w:val="0049325E"/>
    <w:rsid w:val="00493B08"/>
    <w:rsid w:val="00496CEE"/>
    <w:rsid w:val="00497DF6"/>
    <w:rsid w:val="004A0AA9"/>
    <w:rsid w:val="004A534F"/>
    <w:rsid w:val="004B26D3"/>
    <w:rsid w:val="004B2804"/>
    <w:rsid w:val="004B4C0F"/>
    <w:rsid w:val="004C0C9C"/>
    <w:rsid w:val="004C0E7C"/>
    <w:rsid w:val="004C173F"/>
    <w:rsid w:val="004C18A9"/>
    <w:rsid w:val="004C2B05"/>
    <w:rsid w:val="004C2BAE"/>
    <w:rsid w:val="004C67AC"/>
    <w:rsid w:val="004D2445"/>
    <w:rsid w:val="004E084E"/>
    <w:rsid w:val="004E20E7"/>
    <w:rsid w:val="004E3B15"/>
    <w:rsid w:val="004E5897"/>
    <w:rsid w:val="004E6160"/>
    <w:rsid w:val="004F4C96"/>
    <w:rsid w:val="004F5FC2"/>
    <w:rsid w:val="0051146D"/>
    <w:rsid w:val="00513B68"/>
    <w:rsid w:val="00515D2C"/>
    <w:rsid w:val="00515F83"/>
    <w:rsid w:val="00520759"/>
    <w:rsid w:val="00520AF5"/>
    <w:rsid w:val="00525774"/>
    <w:rsid w:val="00525D6F"/>
    <w:rsid w:val="00530DC7"/>
    <w:rsid w:val="0053122A"/>
    <w:rsid w:val="00532CFE"/>
    <w:rsid w:val="00535F00"/>
    <w:rsid w:val="00537F40"/>
    <w:rsid w:val="005400C1"/>
    <w:rsid w:val="00546A37"/>
    <w:rsid w:val="00547CFF"/>
    <w:rsid w:val="00561C11"/>
    <w:rsid w:val="00562533"/>
    <w:rsid w:val="0056558B"/>
    <w:rsid w:val="00566142"/>
    <w:rsid w:val="00572A7C"/>
    <w:rsid w:val="00580C6C"/>
    <w:rsid w:val="0058348B"/>
    <w:rsid w:val="005838E6"/>
    <w:rsid w:val="00587049"/>
    <w:rsid w:val="00587B31"/>
    <w:rsid w:val="005928BC"/>
    <w:rsid w:val="0059544B"/>
    <w:rsid w:val="005A093A"/>
    <w:rsid w:val="005A170E"/>
    <w:rsid w:val="005A2176"/>
    <w:rsid w:val="005A6A46"/>
    <w:rsid w:val="005B5AD7"/>
    <w:rsid w:val="005C064B"/>
    <w:rsid w:val="005C420B"/>
    <w:rsid w:val="005C4969"/>
    <w:rsid w:val="005D00D9"/>
    <w:rsid w:val="005D25F1"/>
    <w:rsid w:val="005D31DC"/>
    <w:rsid w:val="005D3D84"/>
    <w:rsid w:val="005D562E"/>
    <w:rsid w:val="005D5EAE"/>
    <w:rsid w:val="005D6728"/>
    <w:rsid w:val="005D6C6A"/>
    <w:rsid w:val="005E2582"/>
    <w:rsid w:val="005E3652"/>
    <w:rsid w:val="005E5321"/>
    <w:rsid w:val="00600B55"/>
    <w:rsid w:val="00601365"/>
    <w:rsid w:val="00602A2A"/>
    <w:rsid w:val="00607672"/>
    <w:rsid w:val="00607F29"/>
    <w:rsid w:val="0061343F"/>
    <w:rsid w:val="0061457F"/>
    <w:rsid w:val="00614B17"/>
    <w:rsid w:val="0061601E"/>
    <w:rsid w:val="006177BD"/>
    <w:rsid w:val="00621CCE"/>
    <w:rsid w:val="00622855"/>
    <w:rsid w:val="00623ED4"/>
    <w:rsid w:val="006305D4"/>
    <w:rsid w:val="0063061D"/>
    <w:rsid w:val="00631F81"/>
    <w:rsid w:val="0063349C"/>
    <w:rsid w:val="00636506"/>
    <w:rsid w:val="00637C69"/>
    <w:rsid w:val="00643BA0"/>
    <w:rsid w:val="00644EDD"/>
    <w:rsid w:val="006508E1"/>
    <w:rsid w:val="00651402"/>
    <w:rsid w:val="00651939"/>
    <w:rsid w:val="00652058"/>
    <w:rsid w:val="00652560"/>
    <w:rsid w:val="006609C9"/>
    <w:rsid w:val="006612B4"/>
    <w:rsid w:val="0066763B"/>
    <w:rsid w:val="00667851"/>
    <w:rsid w:val="00673ED7"/>
    <w:rsid w:val="006746CC"/>
    <w:rsid w:val="00677C95"/>
    <w:rsid w:val="006903C3"/>
    <w:rsid w:val="0069089C"/>
    <w:rsid w:val="0069209F"/>
    <w:rsid w:val="006A0074"/>
    <w:rsid w:val="006A0CAA"/>
    <w:rsid w:val="006A2223"/>
    <w:rsid w:val="006A515A"/>
    <w:rsid w:val="006B081E"/>
    <w:rsid w:val="006B20F8"/>
    <w:rsid w:val="006B2EE5"/>
    <w:rsid w:val="006B37DD"/>
    <w:rsid w:val="006B68D6"/>
    <w:rsid w:val="006C42ED"/>
    <w:rsid w:val="006C5FD9"/>
    <w:rsid w:val="006C6CB1"/>
    <w:rsid w:val="006C725F"/>
    <w:rsid w:val="006D0818"/>
    <w:rsid w:val="006D31A1"/>
    <w:rsid w:val="006D3C28"/>
    <w:rsid w:val="006E14C9"/>
    <w:rsid w:val="006E2619"/>
    <w:rsid w:val="006E2813"/>
    <w:rsid w:val="006F009C"/>
    <w:rsid w:val="006F1201"/>
    <w:rsid w:val="006F4488"/>
    <w:rsid w:val="00703434"/>
    <w:rsid w:val="00704DCF"/>
    <w:rsid w:val="00714AF0"/>
    <w:rsid w:val="007222F0"/>
    <w:rsid w:val="007239D8"/>
    <w:rsid w:val="00725DE2"/>
    <w:rsid w:val="00731C4C"/>
    <w:rsid w:val="00734B3F"/>
    <w:rsid w:val="00736B17"/>
    <w:rsid w:val="007410F5"/>
    <w:rsid w:val="00744DC5"/>
    <w:rsid w:val="0074773B"/>
    <w:rsid w:val="0075380D"/>
    <w:rsid w:val="00755F71"/>
    <w:rsid w:val="0076083A"/>
    <w:rsid w:val="00760B45"/>
    <w:rsid w:val="00761E7A"/>
    <w:rsid w:val="00764742"/>
    <w:rsid w:val="0076547C"/>
    <w:rsid w:val="0076630B"/>
    <w:rsid w:val="007726AA"/>
    <w:rsid w:val="007820AC"/>
    <w:rsid w:val="007839B6"/>
    <w:rsid w:val="00792C24"/>
    <w:rsid w:val="00795C0D"/>
    <w:rsid w:val="00795CB1"/>
    <w:rsid w:val="0079638F"/>
    <w:rsid w:val="00797A13"/>
    <w:rsid w:val="007A1434"/>
    <w:rsid w:val="007A411A"/>
    <w:rsid w:val="007A4249"/>
    <w:rsid w:val="007A4E05"/>
    <w:rsid w:val="007A53DE"/>
    <w:rsid w:val="007A59C8"/>
    <w:rsid w:val="007A5DE7"/>
    <w:rsid w:val="007A6953"/>
    <w:rsid w:val="007B022D"/>
    <w:rsid w:val="007B03C1"/>
    <w:rsid w:val="007B14EB"/>
    <w:rsid w:val="007B6188"/>
    <w:rsid w:val="007B7445"/>
    <w:rsid w:val="007B78A7"/>
    <w:rsid w:val="007C1441"/>
    <w:rsid w:val="007C2197"/>
    <w:rsid w:val="007C273E"/>
    <w:rsid w:val="007D19CA"/>
    <w:rsid w:val="007D1CC3"/>
    <w:rsid w:val="007D5790"/>
    <w:rsid w:val="007E198B"/>
    <w:rsid w:val="007E2751"/>
    <w:rsid w:val="007E3601"/>
    <w:rsid w:val="007E3EDE"/>
    <w:rsid w:val="007E51F7"/>
    <w:rsid w:val="007E5351"/>
    <w:rsid w:val="007E6B08"/>
    <w:rsid w:val="007E7F29"/>
    <w:rsid w:val="007F3C30"/>
    <w:rsid w:val="00801002"/>
    <w:rsid w:val="00804FEC"/>
    <w:rsid w:val="00810620"/>
    <w:rsid w:val="0081213D"/>
    <w:rsid w:val="00814BFC"/>
    <w:rsid w:val="0081600C"/>
    <w:rsid w:val="00816A41"/>
    <w:rsid w:val="00816B3E"/>
    <w:rsid w:val="00820042"/>
    <w:rsid w:val="00830CBB"/>
    <w:rsid w:val="00832754"/>
    <w:rsid w:val="008338AD"/>
    <w:rsid w:val="008364E7"/>
    <w:rsid w:val="00841963"/>
    <w:rsid w:val="00842F17"/>
    <w:rsid w:val="00843D2F"/>
    <w:rsid w:val="00844C1D"/>
    <w:rsid w:val="00847EAB"/>
    <w:rsid w:val="00856598"/>
    <w:rsid w:val="0086226A"/>
    <w:rsid w:val="008623C3"/>
    <w:rsid w:val="008626EB"/>
    <w:rsid w:val="00864771"/>
    <w:rsid w:val="0086507C"/>
    <w:rsid w:val="00866AE9"/>
    <w:rsid w:val="00872807"/>
    <w:rsid w:val="00875BB4"/>
    <w:rsid w:val="0088090B"/>
    <w:rsid w:val="00882058"/>
    <w:rsid w:val="00882AB5"/>
    <w:rsid w:val="0088421F"/>
    <w:rsid w:val="00895373"/>
    <w:rsid w:val="008962E0"/>
    <w:rsid w:val="008B01E4"/>
    <w:rsid w:val="008B19EA"/>
    <w:rsid w:val="008B5507"/>
    <w:rsid w:val="008B64F6"/>
    <w:rsid w:val="008C11F0"/>
    <w:rsid w:val="008C33CA"/>
    <w:rsid w:val="008C7159"/>
    <w:rsid w:val="008D11A7"/>
    <w:rsid w:val="008D2441"/>
    <w:rsid w:val="008D3E42"/>
    <w:rsid w:val="008D4B63"/>
    <w:rsid w:val="008D6F48"/>
    <w:rsid w:val="008E2EB8"/>
    <w:rsid w:val="008E39D3"/>
    <w:rsid w:val="008E6550"/>
    <w:rsid w:val="008E72AA"/>
    <w:rsid w:val="008F1221"/>
    <w:rsid w:val="008F1399"/>
    <w:rsid w:val="008F2FAA"/>
    <w:rsid w:val="00903B2A"/>
    <w:rsid w:val="00910961"/>
    <w:rsid w:val="009132FB"/>
    <w:rsid w:val="00913A3F"/>
    <w:rsid w:val="00913D4D"/>
    <w:rsid w:val="00914C63"/>
    <w:rsid w:val="00920626"/>
    <w:rsid w:val="00925FD8"/>
    <w:rsid w:val="00926B28"/>
    <w:rsid w:val="00940852"/>
    <w:rsid w:val="00944259"/>
    <w:rsid w:val="00946FA0"/>
    <w:rsid w:val="009539FF"/>
    <w:rsid w:val="00954D43"/>
    <w:rsid w:val="009609C2"/>
    <w:rsid w:val="00967652"/>
    <w:rsid w:val="00970EB4"/>
    <w:rsid w:val="009730B1"/>
    <w:rsid w:val="00975783"/>
    <w:rsid w:val="00976BB8"/>
    <w:rsid w:val="00980066"/>
    <w:rsid w:val="00980B82"/>
    <w:rsid w:val="00981790"/>
    <w:rsid w:val="00984134"/>
    <w:rsid w:val="009877E6"/>
    <w:rsid w:val="00991A79"/>
    <w:rsid w:val="00994F84"/>
    <w:rsid w:val="0099501F"/>
    <w:rsid w:val="00997C8A"/>
    <w:rsid w:val="009A3D8D"/>
    <w:rsid w:val="009A4902"/>
    <w:rsid w:val="009A7F1A"/>
    <w:rsid w:val="009B1719"/>
    <w:rsid w:val="009B6162"/>
    <w:rsid w:val="009B63B8"/>
    <w:rsid w:val="009C17A7"/>
    <w:rsid w:val="009C1FF6"/>
    <w:rsid w:val="009C38A3"/>
    <w:rsid w:val="009C482B"/>
    <w:rsid w:val="009D4A1C"/>
    <w:rsid w:val="009D7A04"/>
    <w:rsid w:val="009E4AF9"/>
    <w:rsid w:val="009E7571"/>
    <w:rsid w:val="009F3767"/>
    <w:rsid w:val="00A01124"/>
    <w:rsid w:val="00A01636"/>
    <w:rsid w:val="00A0375B"/>
    <w:rsid w:val="00A04522"/>
    <w:rsid w:val="00A048D4"/>
    <w:rsid w:val="00A0505F"/>
    <w:rsid w:val="00A06B07"/>
    <w:rsid w:val="00A07FAF"/>
    <w:rsid w:val="00A12DD0"/>
    <w:rsid w:val="00A173E3"/>
    <w:rsid w:val="00A24382"/>
    <w:rsid w:val="00A25F54"/>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A0592"/>
    <w:rsid w:val="00AA3B6F"/>
    <w:rsid w:val="00AB007B"/>
    <w:rsid w:val="00AB01FB"/>
    <w:rsid w:val="00AB21A0"/>
    <w:rsid w:val="00AB3FFF"/>
    <w:rsid w:val="00AB4941"/>
    <w:rsid w:val="00AB571D"/>
    <w:rsid w:val="00AB583E"/>
    <w:rsid w:val="00AC43BB"/>
    <w:rsid w:val="00AC529C"/>
    <w:rsid w:val="00AC7C3A"/>
    <w:rsid w:val="00AD075D"/>
    <w:rsid w:val="00AD5B2F"/>
    <w:rsid w:val="00AD62EA"/>
    <w:rsid w:val="00AD77F1"/>
    <w:rsid w:val="00AE3E7E"/>
    <w:rsid w:val="00AF0FD5"/>
    <w:rsid w:val="00AF4A2E"/>
    <w:rsid w:val="00AF5EAF"/>
    <w:rsid w:val="00AF6843"/>
    <w:rsid w:val="00B000D4"/>
    <w:rsid w:val="00B018AF"/>
    <w:rsid w:val="00B1217A"/>
    <w:rsid w:val="00B12FB7"/>
    <w:rsid w:val="00B14113"/>
    <w:rsid w:val="00B17A7A"/>
    <w:rsid w:val="00B20267"/>
    <w:rsid w:val="00B2133A"/>
    <w:rsid w:val="00B21D63"/>
    <w:rsid w:val="00B25101"/>
    <w:rsid w:val="00B305E8"/>
    <w:rsid w:val="00B31236"/>
    <w:rsid w:val="00B31A52"/>
    <w:rsid w:val="00B330F3"/>
    <w:rsid w:val="00B34BB7"/>
    <w:rsid w:val="00B35196"/>
    <w:rsid w:val="00B36961"/>
    <w:rsid w:val="00B41EF3"/>
    <w:rsid w:val="00B46176"/>
    <w:rsid w:val="00B50714"/>
    <w:rsid w:val="00B51575"/>
    <w:rsid w:val="00B561E1"/>
    <w:rsid w:val="00B56B61"/>
    <w:rsid w:val="00B6067C"/>
    <w:rsid w:val="00B674F0"/>
    <w:rsid w:val="00B70F80"/>
    <w:rsid w:val="00B72B03"/>
    <w:rsid w:val="00B73C1F"/>
    <w:rsid w:val="00B75533"/>
    <w:rsid w:val="00B83700"/>
    <w:rsid w:val="00B83A44"/>
    <w:rsid w:val="00B85D33"/>
    <w:rsid w:val="00B92B5C"/>
    <w:rsid w:val="00B93631"/>
    <w:rsid w:val="00B95F40"/>
    <w:rsid w:val="00BA09FC"/>
    <w:rsid w:val="00BA2FA0"/>
    <w:rsid w:val="00BA33F1"/>
    <w:rsid w:val="00BA36A7"/>
    <w:rsid w:val="00BA45B9"/>
    <w:rsid w:val="00BA4770"/>
    <w:rsid w:val="00BA68FD"/>
    <w:rsid w:val="00BB0CB9"/>
    <w:rsid w:val="00BB16F2"/>
    <w:rsid w:val="00BB34FB"/>
    <w:rsid w:val="00BB7AA5"/>
    <w:rsid w:val="00BC16E5"/>
    <w:rsid w:val="00BC2867"/>
    <w:rsid w:val="00BD00DA"/>
    <w:rsid w:val="00BD17E8"/>
    <w:rsid w:val="00BD3B0B"/>
    <w:rsid w:val="00BD6C77"/>
    <w:rsid w:val="00BD7B0B"/>
    <w:rsid w:val="00BE0437"/>
    <w:rsid w:val="00BE0EAB"/>
    <w:rsid w:val="00BE2A5A"/>
    <w:rsid w:val="00BE3E2C"/>
    <w:rsid w:val="00BE50E9"/>
    <w:rsid w:val="00BE7297"/>
    <w:rsid w:val="00BE774A"/>
    <w:rsid w:val="00BF18DF"/>
    <w:rsid w:val="00BF206F"/>
    <w:rsid w:val="00BF63BC"/>
    <w:rsid w:val="00C00013"/>
    <w:rsid w:val="00C016D8"/>
    <w:rsid w:val="00C03278"/>
    <w:rsid w:val="00C10779"/>
    <w:rsid w:val="00C1198A"/>
    <w:rsid w:val="00C13F6D"/>
    <w:rsid w:val="00C17E3C"/>
    <w:rsid w:val="00C22AE1"/>
    <w:rsid w:val="00C23DEC"/>
    <w:rsid w:val="00C25DAF"/>
    <w:rsid w:val="00C27567"/>
    <w:rsid w:val="00C32EAC"/>
    <w:rsid w:val="00C35DCA"/>
    <w:rsid w:val="00C372AB"/>
    <w:rsid w:val="00C4763B"/>
    <w:rsid w:val="00C4772E"/>
    <w:rsid w:val="00C47CD6"/>
    <w:rsid w:val="00C50DBC"/>
    <w:rsid w:val="00C532C1"/>
    <w:rsid w:val="00C54509"/>
    <w:rsid w:val="00C54E18"/>
    <w:rsid w:val="00C66953"/>
    <w:rsid w:val="00C669C2"/>
    <w:rsid w:val="00C67596"/>
    <w:rsid w:val="00C7000D"/>
    <w:rsid w:val="00C72083"/>
    <w:rsid w:val="00C7505B"/>
    <w:rsid w:val="00C8177C"/>
    <w:rsid w:val="00C852CD"/>
    <w:rsid w:val="00CA1ECB"/>
    <w:rsid w:val="00CA7040"/>
    <w:rsid w:val="00CA7FE1"/>
    <w:rsid w:val="00CB5E5D"/>
    <w:rsid w:val="00CC4980"/>
    <w:rsid w:val="00CC65BF"/>
    <w:rsid w:val="00CD231B"/>
    <w:rsid w:val="00CE1D5D"/>
    <w:rsid w:val="00CE2377"/>
    <w:rsid w:val="00CE3474"/>
    <w:rsid w:val="00CE3D66"/>
    <w:rsid w:val="00CE3D82"/>
    <w:rsid w:val="00CE40F8"/>
    <w:rsid w:val="00CF177C"/>
    <w:rsid w:val="00D01319"/>
    <w:rsid w:val="00D0321B"/>
    <w:rsid w:val="00D036BD"/>
    <w:rsid w:val="00D06B91"/>
    <w:rsid w:val="00D11426"/>
    <w:rsid w:val="00D1193E"/>
    <w:rsid w:val="00D11B8E"/>
    <w:rsid w:val="00D12CF6"/>
    <w:rsid w:val="00D1407E"/>
    <w:rsid w:val="00D22DEE"/>
    <w:rsid w:val="00D25728"/>
    <w:rsid w:val="00D32C56"/>
    <w:rsid w:val="00D3505A"/>
    <w:rsid w:val="00D455B2"/>
    <w:rsid w:val="00D47112"/>
    <w:rsid w:val="00D50390"/>
    <w:rsid w:val="00D5095B"/>
    <w:rsid w:val="00D51029"/>
    <w:rsid w:val="00D535D6"/>
    <w:rsid w:val="00D538A0"/>
    <w:rsid w:val="00D54AC4"/>
    <w:rsid w:val="00D601A7"/>
    <w:rsid w:val="00D62010"/>
    <w:rsid w:val="00D62806"/>
    <w:rsid w:val="00D64C3F"/>
    <w:rsid w:val="00D652B7"/>
    <w:rsid w:val="00D67BB1"/>
    <w:rsid w:val="00D70815"/>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63DB"/>
    <w:rsid w:val="00DC25C6"/>
    <w:rsid w:val="00DC3436"/>
    <w:rsid w:val="00DC394C"/>
    <w:rsid w:val="00DC75E2"/>
    <w:rsid w:val="00DD2533"/>
    <w:rsid w:val="00DE0595"/>
    <w:rsid w:val="00DE4046"/>
    <w:rsid w:val="00DE4145"/>
    <w:rsid w:val="00DF1003"/>
    <w:rsid w:val="00DF4476"/>
    <w:rsid w:val="00E00029"/>
    <w:rsid w:val="00E02E4B"/>
    <w:rsid w:val="00E1258A"/>
    <w:rsid w:val="00E13908"/>
    <w:rsid w:val="00E13BEE"/>
    <w:rsid w:val="00E15049"/>
    <w:rsid w:val="00E225F3"/>
    <w:rsid w:val="00E23CF4"/>
    <w:rsid w:val="00E241D8"/>
    <w:rsid w:val="00E259A7"/>
    <w:rsid w:val="00E260FD"/>
    <w:rsid w:val="00E26121"/>
    <w:rsid w:val="00E2694A"/>
    <w:rsid w:val="00E42526"/>
    <w:rsid w:val="00E4416C"/>
    <w:rsid w:val="00E45E9F"/>
    <w:rsid w:val="00E53D06"/>
    <w:rsid w:val="00E562E3"/>
    <w:rsid w:val="00E60790"/>
    <w:rsid w:val="00E679F2"/>
    <w:rsid w:val="00E73CA6"/>
    <w:rsid w:val="00E73DC2"/>
    <w:rsid w:val="00E77F1B"/>
    <w:rsid w:val="00E81CB2"/>
    <w:rsid w:val="00E8208A"/>
    <w:rsid w:val="00E840E5"/>
    <w:rsid w:val="00E85A62"/>
    <w:rsid w:val="00E92670"/>
    <w:rsid w:val="00EA0533"/>
    <w:rsid w:val="00EA0883"/>
    <w:rsid w:val="00EA4860"/>
    <w:rsid w:val="00EA6649"/>
    <w:rsid w:val="00EC1083"/>
    <w:rsid w:val="00ED0B15"/>
    <w:rsid w:val="00ED0E28"/>
    <w:rsid w:val="00ED247E"/>
    <w:rsid w:val="00ED27A6"/>
    <w:rsid w:val="00ED38D2"/>
    <w:rsid w:val="00ED4716"/>
    <w:rsid w:val="00ED479E"/>
    <w:rsid w:val="00ED513F"/>
    <w:rsid w:val="00ED563C"/>
    <w:rsid w:val="00ED7BDF"/>
    <w:rsid w:val="00EE2363"/>
    <w:rsid w:val="00EE30D0"/>
    <w:rsid w:val="00EE433B"/>
    <w:rsid w:val="00EF1657"/>
    <w:rsid w:val="00EF74EC"/>
    <w:rsid w:val="00EF7CDB"/>
    <w:rsid w:val="00F0136E"/>
    <w:rsid w:val="00F01416"/>
    <w:rsid w:val="00F105A6"/>
    <w:rsid w:val="00F10FB2"/>
    <w:rsid w:val="00F15F0B"/>
    <w:rsid w:val="00F20207"/>
    <w:rsid w:val="00F2095A"/>
    <w:rsid w:val="00F21CF8"/>
    <w:rsid w:val="00F223D6"/>
    <w:rsid w:val="00F22CCC"/>
    <w:rsid w:val="00F2543B"/>
    <w:rsid w:val="00F27B41"/>
    <w:rsid w:val="00F27CB5"/>
    <w:rsid w:val="00F27EDB"/>
    <w:rsid w:val="00F3007C"/>
    <w:rsid w:val="00F30B91"/>
    <w:rsid w:val="00F345B4"/>
    <w:rsid w:val="00F44756"/>
    <w:rsid w:val="00F44F99"/>
    <w:rsid w:val="00F47B6B"/>
    <w:rsid w:val="00F53309"/>
    <w:rsid w:val="00F53DD1"/>
    <w:rsid w:val="00F54311"/>
    <w:rsid w:val="00F609A6"/>
    <w:rsid w:val="00F60F27"/>
    <w:rsid w:val="00F6143B"/>
    <w:rsid w:val="00F61523"/>
    <w:rsid w:val="00F61F1A"/>
    <w:rsid w:val="00F631C4"/>
    <w:rsid w:val="00F66F85"/>
    <w:rsid w:val="00F73463"/>
    <w:rsid w:val="00F82A77"/>
    <w:rsid w:val="00F844CE"/>
    <w:rsid w:val="00F855AA"/>
    <w:rsid w:val="00F92F53"/>
    <w:rsid w:val="00F935C7"/>
    <w:rsid w:val="00F938C7"/>
    <w:rsid w:val="00F95012"/>
    <w:rsid w:val="00F97069"/>
    <w:rsid w:val="00FA0DCE"/>
    <w:rsid w:val="00FA0EBB"/>
    <w:rsid w:val="00FA23DB"/>
    <w:rsid w:val="00FA2BB8"/>
    <w:rsid w:val="00FA33B2"/>
    <w:rsid w:val="00FA4EA4"/>
    <w:rsid w:val="00FA636B"/>
    <w:rsid w:val="00FA66F7"/>
    <w:rsid w:val="00FA7031"/>
    <w:rsid w:val="00FB1EFB"/>
    <w:rsid w:val="00FB3C45"/>
    <w:rsid w:val="00FB540C"/>
    <w:rsid w:val="00FB7003"/>
    <w:rsid w:val="00FB7E35"/>
    <w:rsid w:val="00FC02F0"/>
    <w:rsid w:val="00FC40B1"/>
    <w:rsid w:val="00FC4E53"/>
    <w:rsid w:val="00FC6B75"/>
    <w:rsid w:val="00FC7EFF"/>
    <w:rsid w:val="00FD0037"/>
    <w:rsid w:val="00FD0055"/>
    <w:rsid w:val="00FD0F65"/>
    <w:rsid w:val="00FD2A04"/>
    <w:rsid w:val="00FD5433"/>
    <w:rsid w:val="00FD57C8"/>
    <w:rsid w:val="00FD7083"/>
    <w:rsid w:val="00FD7D44"/>
    <w:rsid w:val="00FE334A"/>
    <w:rsid w:val="00FE6948"/>
    <w:rsid w:val="00FE740B"/>
    <w:rsid w:val="00FE7867"/>
    <w:rsid w:val="00FF28C7"/>
    <w:rsid w:val="00FF65A3"/>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9EB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B8637BD-1C75-A84D-AB95-3B84A83E7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69</Pages>
  <Words>35959</Words>
  <Characters>197777</Characters>
  <Application>Microsoft Office Word</Application>
  <DocSecurity>0</DocSecurity>
  <Lines>1648</Lines>
  <Paragraphs>466</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33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37</cp:revision>
  <cp:lastPrinted>2018-03-11T02:01:00Z</cp:lastPrinted>
  <dcterms:created xsi:type="dcterms:W3CDTF">2018-03-14T15:39:00Z</dcterms:created>
  <dcterms:modified xsi:type="dcterms:W3CDTF">2018-03-15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